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57"/>
        <w:gridCol w:w="653"/>
        <w:gridCol w:w="871"/>
        <w:gridCol w:w="990"/>
        <w:gridCol w:w="856"/>
        <w:gridCol w:w="1464"/>
        <w:gridCol w:w="679"/>
        <w:gridCol w:w="656"/>
        <w:gridCol w:w="1341"/>
        <w:gridCol w:w="1466"/>
        <w:gridCol w:w="2324"/>
        <w:gridCol w:w="1591"/>
      </w:tblGrid>
      <w:tr w:rsidR="002C052F" w14:paraId="73F3523E" w14:textId="77777777" w:rsidTr="002C052F">
        <w:tc>
          <w:tcPr>
            <w:tcW w:w="1057" w:type="dxa"/>
          </w:tcPr>
          <w:p w14:paraId="74B0B7B0" w14:textId="16984EA2" w:rsidR="00BF34DC" w:rsidRDefault="00BF34DC" w:rsidP="00BF34DC">
            <w:r>
              <w:rPr>
                <w:b/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6C0D6C6C" wp14:editId="2D0DC3F0">
                      <wp:simplePos x="0" y="0"/>
                      <wp:positionH relativeFrom="column">
                        <wp:posOffset>-128905</wp:posOffset>
                      </wp:positionH>
                      <wp:positionV relativeFrom="paragraph">
                        <wp:posOffset>-425450</wp:posOffset>
                      </wp:positionV>
                      <wp:extent cx="8867775" cy="419100"/>
                      <wp:effectExtent l="0" t="0" r="9525" b="0"/>
                      <wp:wrapNone/>
                      <wp:docPr id="1" name="Text Box 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8867775" cy="41910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6AE6948A" w14:textId="189D8467" w:rsidR="00BF34DC" w:rsidRPr="00BF34DC" w:rsidRDefault="00BF34DC">
                                  <w:pPr>
                                    <w:rPr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BF34DC">
                                    <w:rPr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 xml:space="preserve">Supplementary Table:  </w:t>
                                  </w:r>
                                  <w:r w:rsidR="00D803E7">
                                    <w:rPr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Clinical characteristics and treatment outcomes of all published case reports of ACTH-secreting pituitary carcinoma between 1947-20</w:t>
                                  </w:r>
                                  <w:r w:rsidR="00445FCC">
                                    <w:rPr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20</w:t>
                                  </w:r>
                                  <w:r w:rsidR="00C11F41">
                                    <w:rPr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 xml:space="preserve"> (</w:t>
                                  </w:r>
                                  <w:r w:rsidR="00C11F41" w:rsidRPr="00C11F41">
                                    <w:rPr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Shen A, Yates CJ, Colman P. Table summarising the currently published case reports of ACTH secreting pituitary carcinoma. doi:10.26188/13311962 (2020).</w:t>
                                  </w:r>
                                  <w:r w:rsidR="00C11F41">
                                    <w:rPr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6C0D6C6C"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1" o:spid="_x0000_s1026" type="#_x0000_t202" style="position:absolute;margin-left:-10.15pt;margin-top:-33.5pt;width:698.25pt;height:33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" fillcolor="white [3201]" stroked="f" strokeweight=".5pt">
                      <v:textbox>
                        <w:txbxContent>
                          <w:p w14:paraId="6AE6948A" w14:textId="189D8467" w:rsidR="00BF34DC" w:rsidRPr="00BF34DC" w:rsidRDefault="00BF34DC">
                            <w:pPr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BF34DC"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Supplementary Table:  </w:t>
                            </w:r>
                            <w:r w:rsidR="00D803E7"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  <w:t>Clinical characteristics and treatment outcomes of all published case reports of ACTH-secreting pituitary carcinoma between 1947-20</w:t>
                            </w:r>
                            <w:r w:rsidR="00445FCC"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  <w:t>20</w:t>
                            </w:r>
                            <w:r w:rsidR="00C11F41"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  <w:t xml:space="preserve"> (</w:t>
                            </w:r>
                            <w:r w:rsidR="00C11F41" w:rsidRPr="00C11F41"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  <w:t>Shen A, Yates CJ, Colman P. Table summarising the currently published case reports of ACTH secreting pituitary carcinoma. doi:10.26188/13311962 (2020).</w:t>
                            </w:r>
                            <w:r w:rsidR="00C11F41">
                              <w:rPr>
                                <w:b/>
                                <w:bCs/>
                                <w:sz w:val="20"/>
                                <w:szCs w:val="20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C12D1">
              <w:rPr>
                <w:b/>
                <w:sz w:val="20"/>
                <w:szCs w:val="20"/>
              </w:rPr>
              <w:t>Reference</w:t>
            </w:r>
          </w:p>
        </w:tc>
        <w:tc>
          <w:tcPr>
            <w:tcW w:w="653" w:type="dxa"/>
          </w:tcPr>
          <w:p w14:paraId="3A83C09E" w14:textId="43D8DB77" w:rsidR="00BF34DC" w:rsidRDefault="00BF34DC" w:rsidP="00BF34DC">
            <w:r w:rsidRPr="00FC12D1">
              <w:rPr>
                <w:b/>
                <w:sz w:val="20"/>
                <w:szCs w:val="20"/>
              </w:rPr>
              <w:t>Age / Sex</w:t>
            </w:r>
          </w:p>
        </w:tc>
        <w:tc>
          <w:tcPr>
            <w:tcW w:w="871" w:type="dxa"/>
          </w:tcPr>
          <w:p w14:paraId="6B81339B" w14:textId="7168427D" w:rsidR="00BF34DC" w:rsidRDefault="00BF34DC" w:rsidP="00BF34DC">
            <w:r w:rsidRPr="00FC12D1">
              <w:rPr>
                <w:b/>
                <w:sz w:val="20"/>
                <w:szCs w:val="20"/>
              </w:rPr>
              <w:t>Tumour size at Dx</w:t>
            </w:r>
          </w:p>
        </w:tc>
        <w:tc>
          <w:tcPr>
            <w:tcW w:w="990" w:type="dxa"/>
          </w:tcPr>
          <w:p w14:paraId="56A5A2B7" w14:textId="47CBA295" w:rsidR="00BF34DC" w:rsidRDefault="00BF34DC" w:rsidP="00BF34DC">
            <w:r w:rsidRPr="00FC12D1">
              <w:rPr>
                <w:b/>
                <w:sz w:val="20"/>
                <w:szCs w:val="20"/>
              </w:rPr>
              <w:t>Year of diagnosis</w:t>
            </w:r>
          </w:p>
        </w:tc>
        <w:tc>
          <w:tcPr>
            <w:tcW w:w="856" w:type="dxa"/>
          </w:tcPr>
          <w:p w14:paraId="1AB7CEAD" w14:textId="77777777" w:rsidR="00BF34DC" w:rsidRDefault="00BF34DC" w:rsidP="00BF34DC">
            <w:pPr>
              <w:rPr>
                <w:b/>
                <w:sz w:val="20"/>
                <w:szCs w:val="20"/>
              </w:rPr>
            </w:pPr>
            <w:r w:rsidRPr="00FC12D1">
              <w:rPr>
                <w:b/>
                <w:sz w:val="20"/>
                <w:szCs w:val="20"/>
              </w:rPr>
              <w:t>Latency</w:t>
            </w:r>
          </w:p>
          <w:p w14:paraId="2B60256B" w14:textId="2DBB9C41" w:rsidR="00A71EA0" w:rsidRDefault="00A71EA0" w:rsidP="00BF34DC">
            <w:r>
              <w:rPr>
                <w:b/>
                <w:sz w:val="20"/>
                <w:szCs w:val="20"/>
              </w:rPr>
              <w:t>(year)</w:t>
            </w:r>
          </w:p>
        </w:tc>
        <w:tc>
          <w:tcPr>
            <w:tcW w:w="1464" w:type="dxa"/>
          </w:tcPr>
          <w:p w14:paraId="228832AB" w14:textId="4123DDC9" w:rsidR="00BF34DC" w:rsidRDefault="00BF34DC" w:rsidP="00BF34DC">
            <w:r w:rsidRPr="00FC12D1">
              <w:rPr>
                <w:b/>
                <w:sz w:val="20"/>
                <w:szCs w:val="20"/>
              </w:rPr>
              <w:t>Clinical feature</w:t>
            </w:r>
          </w:p>
        </w:tc>
        <w:tc>
          <w:tcPr>
            <w:tcW w:w="679" w:type="dxa"/>
          </w:tcPr>
          <w:p w14:paraId="5E0C97D2" w14:textId="1800460F" w:rsidR="00BF34DC" w:rsidRDefault="00BF34DC" w:rsidP="00BF34DC">
            <w:r w:rsidRPr="00FC12D1">
              <w:rPr>
                <w:b/>
                <w:sz w:val="20"/>
                <w:szCs w:val="20"/>
              </w:rPr>
              <w:t>Ki67 in PA</w:t>
            </w:r>
          </w:p>
        </w:tc>
        <w:tc>
          <w:tcPr>
            <w:tcW w:w="656" w:type="dxa"/>
          </w:tcPr>
          <w:p w14:paraId="24293AFE" w14:textId="5D8C5F5A" w:rsidR="00BF34DC" w:rsidRDefault="00BF34DC" w:rsidP="00BF34DC">
            <w:r w:rsidRPr="00FC12D1">
              <w:rPr>
                <w:b/>
                <w:sz w:val="20"/>
                <w:szCs w:val="20"/>
              </w:rPr>
              <w:t>Ki 67 in PC</w:t>
            </w:r>
          </w:p>
        </w:tc>
        <w:tc>
          <w:tcPr>
            <w:tcW w:w="1341" w:type="dxa"/>
          </w:tcPr>
          <w:p w14:paraId="5CC8E4BC" w14:textId="6D32D87C" w:rsidR="00BF34DC" w:rsidRDefault="00BF34DC" w:rsidP="00BF34DC">
            <w:r w:rsidRPr="00FC12D1">
              <w:rPr>
                <w:b/>
                <w:sz w:val="20"/>
                <w:szCs w:val="20"/>
              </w:rPr>
              <w:t>Radiotherapy</w:t>
            </w:r>
          </w:p>
        </w:tc>
        <w:tc>
          <w:tcPr>
            <w:tcW w:w="1466" w:type="dxa"/>
          </w:tcPr>
          <w:p w14:paraId="21FBDE8F" w14:textId="52A7F040" w:rsidR="00BF34DC" w:rsidRDefault="00BF34DC" w:rsidP="00BF34DC">
            <w:r w:rsidRPr="00FC12D1">
              <w:rPr>
                <w:b/>
                <w:sz w:val="20"/>
                <w:szCs w:val="20"/>
              </w:rPr>
              <w:t>Site of Metastases</w:t>
            </w:r>
          </w:p>
        </w:tc>
        <w:tc>
          <w:tcPr>
            <w:tcW w:w="2324" w:type="dxa"/>
          </w:tcPr>
          <w:p w14:paraId="5695DAC1" w14:textId="0FB8B3F9" w:rsidR="00BF34DC" w:rsidRDefault="00BF34DC" w:rsidP="00BF34DC">
            <w:r w:rsidRPr="00FC12D1">
              <w:rPr>
                <w:b/>
                <w:sz w:val="20"/>
                <w:szCs w:val="20"/>
              </w:rPr>
              <w:t>Treatment</w:t>
            </w:r>
          </w:p>
        </w:tc>
        <w:tc>
          <w:tcPr>
            <w:tcW w:w="1591" w:type="dxa"/>
          </w:tcPr>
          <w:p w14:paraId="4DF610E7" w14:textId="3BDD2070" w:rsidR="00BF34DC" w:rsidRDefault="00BF34DC" w:rsidP="00BF34DC">
            <w:r w:rsidRPr="00FC12D1">
              <w:rPr>
                <w:b/>
                <w:sz w:val="20"/>
                <w:szCs w:val="20"/>
              </w:rPr>
              <w:t>Outcome</w:t>
            </w:r>
          </w:p>
        </w:tc>
      </w:tr>
      <w:tr w:rsidR="002C052F" w14:paraId="3B732399" w14:textId="77777777" w:rsidTr="002C052F">
        <w:tc>
          <w:tcPr>
            <w:tcW w:w="1057" w:type="dxa"/>
          </w:tcPr>
          <w:p w14:paraId="58A71D0B" w14:textId="2EBD4A61" w:rsidR="00BF34DC" w:rsidRP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Forbes 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Forbes&lt;/Author&gt;&lt;Year&gt;1947&lt;/Year&gt;&lt;RecNum&gt;1177&lt;/RecNum&gt;&lt;DisplayText&gt;[1]&lt;/DisplayText&gt;&lt;record&gt;&lt;rec-number&gt;1177&lt;/rec-number&gt;&lt;foreign-keys&gt;&lt;key app="EN" db-id="rfdadf5awt5a51ee9d9xr5wbrz9ewszr5p0s" timestamp="1611058739"&gt;1177&lt;/key&gt;&lt;/foreign-keys&gt;&lt;ref-type name="Journal Article"&gt;17&lt;/ref-type&gt;&lt;contributors&gt;&lt;authors&gt;&lt;author&gt;Forbes, W.&lt;/author&gt;&lt;/authors&gt;&lt;/contributors&gt;&lt;titles&gt;&lt;title&gt;Carcinoma of the pituitary gland with metastases to the liver in a case of Cushing&amp;apos;s syndrome&lt;/title&gt;&lt;secondary-title&gt;J Pathol Bacteriol&lt;/secondary-title&gt;&lt;/titles&gt;&lt;periodical&gt;&lt;full-title&gt;J Pathol Bacteriol&lt;/full-title&gt;&lt;/periodical&gt;&lt;pages&gt;137-44&lt;/pages&gt;&lt;volume&gt;59&lt;/volume&gt;&lt;number&gt;1-2&lt;/number&gt;&lt;keywords&gt;&lt;keyword&gt;*Carcinoma&lt;/keyword&gt;&lt;keyword&gt;*Cushing Syndrome&lt;/keyword&gt;&lt;keyword&gt;Humans&lt;/keyword&gt;&lt;keyword&gt;*Liver&lt;/keyword&gt;&lt;keyword&gt;*Pituitary ACTH Hypersecretion&lt;/keyword&gt;&lt;keyword&gt;*Pituitary Diseases&lt;/keyword&gt;&lt;keyword&gt;*Pituitary Gland&lt;/keyword&gt;&lt;keyword&gt;*Pituitary Neoplasms&lt;/keyword&gt;&lt;keyword&gt;*CUSHING SYNDROME/pituitary carcinoma&lt;/keyword&gt;&lt;keyword&gt;*LIVER/metastatic cancer from pituitary&lt;/keyword&gt;&lt;keyword&gt;*PITUITARY/carcinoma&lt;/keyword&gt;&lt;/keywords&gt;&lt;dates&gt;&lt;year&gt;1947&lt;/year&gt;&lt;pub-dates&gt;&lt;date&gt;Jan-Apr&lt;/date&gt;&lt;/pub-dates&gt;&lt;/dates&gt;&lt;isbn&gt;0368-3494 (Print)&amp;#xD;0368-3494 (Linking)&lt;/isbn&gt;&lt;accession-num&gt;20266356&lt;/accession-num&gt;&lt;urls&gt;&lt;related-urls&gt;&lt;url&gt;https://www.ncbi.nlm.nih.gov/pubmed/20266356&lt;/url&gt;&lt;url&gt;https://onlinelibrary.wiley.com/doi/abs/10.1002/path.1700590115?sid=nlm%3Apubmed&lt;/url&gt;&lt;/related-urls&gt;&lt;/urls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1E12070A" w14:textId="5F843CFD" w:rsidR="00BF34DC" w:rsidRDefault="00BF34DC" w:rsidP="00BF34DC">
            <w:r w:rsidRPr="00FC12D1">
              <w:rPr>
                <w:sz w:val="18"/>
                <w:szCs w:val="18"/>
              </w:rPr>
              <w:t>43 F</w:t>
            </w:r>
          </w:p>
        </w:tc>
        <w:tc>
          <w:tcPr>
            <w:tcW w:w="871" w:type="dxa"/>
          </w:tcPr>
          <w:p w14:paraId="34A4CE85" w14:textId="77777777" w:rsidR="00BF34DC" w:rsidRDefault="00BF34DC" w:rsidP="00BF34DC"/>
        </w:tc>
        <w:tc>
          <w:tcPr>
            <w:tcW w:w="990" w:type="dxa"/>
          </w:tcPr>
          <w:p w14:paraId="31938D86" w14:textId="6F248D6D" w:rsidR="00BF34DC" w:rsidRDefault="00BF34DC" w:rsidP="00BF34DC">
            <w:r w:rsidRPr="00FC12D1">
              <w:rPr>
                <w:sz w:val="18"/>
                <w:szCs w:val="18"/>
              </w:rPr>
              <w:t>1947</w:t>
            </w:r>
          </w:p>
        </w:tc>
        <w:tc>
          <w:tcPr>
            <w:tcW w:w="856" w:type="dxa"/>
          </w:tcPr>
          <w:p w14:paraId="04A912EB" w14:textId="77777777" w:rsidR="00BF34DC" w:rsidRDefault="00BF34DC" w:rsidP="00BF34DC"/>
        </w:tc>
        <w:tc>
          <w:tcPr>
            <w:tcW w:w="1464" w:type="dxa"/>
          </w:tcPr>
          <w:p w14:paraId="65476E8D" w14:textId="77777777" w:rsidR="00BF34DC" w:rsidRDefault="00BF34DC" w:rsidP="00BF34DC"/>
        </w:tc>
        <w:tc>
          <w:tcPr>
            <w:tcW w:w="679" w:type="dxa"/>
          </w:tcPr>
          <w:p w14:paraId="0069055F" w14:textId="77777777" w:rsidR="00BF34DC" w:rsidRDefault="00BF34DC" w:rsidP="00BF34DC"/>
        </w:tc>
        <w:tc>
          <w:tcPr>
            <w:tcW w:w="656" w:type="dxa"/>
          </w:tcPr>
          <w:p w14:paraId="57FFC170" w14:textId="77777777" w:rsidR="00BF34DC" w:rsidRDefault="00BF34DC" w:rsidP="00BF34DC"/>
        </w:tc>
        <w:tc>
          <w:tcPr>
            <w:tcW w:w="1341" w:type="dxa"/>
          </w:tcPr>
          <w:p w14:paraId="09ACBAD0" w14:textId="68526E6E" w:rsidR="00BF34DC" w:rsidRDefault="00BF34DC" w:rsidP="00BF34DC">
            <w:r>
              <w:rPr>
                <w:sz w:val="18"/>
                <w:szCs w:val="18"/>
              </w:rPr>
              <w:t>Y</w:t>
            </w:r>
            <w:r w:rsidRPr="00FC12D1">
              <w:rPr>
                <w:sz w:val="18"/>
                <w:szCs w:val="18"/>
              </w:rPr>
              <w:t>es</w:t>
            </w:r>
          </w:p>
        </w:tc>
        <w:tc>
          <w:tcPr>
            <w:tcW w:w="1466" w:type="dxa"/>
          </w:tcPr>
          <w:p w14:paraId="42876640" w14:textId="3D635817" w:rsidR="00BF34DC" w:rsidRDefault="00BF34DC" w:rsidP="00BF34DC"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L</w:t>
            </w:r>
            <w:r w:rsidRPr="00FC12D1">
              <w:rPr>
                <w:sz w:val="18"/>
                <w:szCs w:val="18"/>
              </w:rPr>
              <w:t>iver</w:t>
            </w:r>
          </w:p>
        </w:tc>
        <w:tc>
          <w:tcPr>
            <w:tcW w:w="2324" w:type="dxa"/>
          </w:tcPr>
          <w:p w14:paraId="5F6A70ED" w14:textId="273733F0" w:rsidR="00BF34DC" w:rsidRDefault="00BF34DC" w:rsidP="00BF34DC">
            <w:r w:rsidRPr="00FC12D1">
              <w:rPr>
                <w:sz w:val="18"/>
                <w:szCs w:val="18"/>
              </w:rPr>
              <w:t>Surg</w:t>
            </w:r>
            <w:r>
              <w:rPr>
                <w:sz w:val="18"/>
                <w:szCs w:val="18"/>
              </w:rPr>
              <w:t>ery</w:t>
            </w:r>
          </w:p>
        </w:tc>
        <w:tc>
          <w:tcPr>
            <w:tcW w:w="1591" w:type="dxa"/>
          </w:tcPr>
          <w:p w14:paraId="117B1F79" w14:textId="0BD03FE7" w:rsidR="00BF34DC" w:rsidRDefault="00BF34DC" w:rsidP="00BF34DC">
            <w:r w:rsidRPr="00FC12D1">
              <w:rPr>
                <w:sz w:val="18"/>
                <w:szCs w:val="18"/>
              </w:rPr>
              <w:t>Deceased after 2 years</w:t>
            </w:r>
          </w:p>
        </w:tc>
      </w:tr>
      <w:tr w:rsidR="002C052F" w:rsidRPr="00BF34DC" w14:paraId="550765AC" w14:textId="77777777" w:rsidTr="002C052F">
        <w:tc>
          <w:tcPr>
            <w:tcW w:w="1057" w:type="dxa"/>
          </w:tcPr>
          <w:p w14:paraId="4B2978BA" w14:textId="2C2C727B" w:rsidR="00BF34DC" w:rsidRPr="00BF34DC" w:rsidRDefault="00BF34DC" w:rsidP="00BF34DC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Feiring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Feiring&lt;/Author&gt;&lt;Year&gt;1953&lt;/Year&gt;&lt;RecNum&gt;1178&lt;/RecNum&gt;&lt;DisplayText&gt;[2]&lt;/DisplayText&gt;&lt;record&gt;&lt;rec-number&gt;1178&lt;/rec-number&gt;&lt;foreign-keys&gt;&lt;key app="EN" db-id="rfdadf5awt5a51ee9d9xr5wbrz9ewszr5p0s" timestamp="1611058739"&gt;1178&lt;/key&gt;&lt;/foreign-keys&gt;&lt;ref-type name="Journal Article"&gt;17&lt;/ref-type&gt;&lt;contributors&gt;&lt;authors&gt;&lt;author&gt;Feiring, E. H.&lt;/author&gt;&lt;author&gt;Davidoff, L. M.&lt;/author&gt;&lt;author&gt;Zimmerman, H. M.&lt;/author&gt;&lt;/authors&gt;&lt;/contributors&gt;&lt;titles&gt;&lt;title&gt;Primary carcinoma of the pituitary&lt;/title&gt;&lt;secondary-title&gt;J Neuropathol Exp Neurol&lt;/secondary-title&gt;&lt;/titles&gt;&lt;periodical&gt;&lt;full-title&gt;J Neuropathol Exp Neurol&lt;/full-title&gt;&lt;/periodical&gt;&lt;pages&gt;205-23&lt;/pages&gt;&lt;volume&gt;12&lt;/volume&gt;&lt;number&gt;3&lt;/number&gt;&lt;keywords&gt;&lt;keyword&gt;*Carcinoma&lt;/keyword&gt;&lt;keyword&gt;*Neoplasms&lt;/keyword&gt;&lt;keyword&gt;*Pituitary Gland&lt;/keyword&gt;&lt;keyword&gt;*PITUITARY GLAND/neoplasms&lt;/keyword&gt;&lt;/keywords&gt;&lt;dates&gt;&lt;year&gt;1953&lt;/year&gt;&lt;pub-dates&gt;&lt;date&gt;Jul&lt;/date&gt;&lt;/pub-dates&gt;&lt;/dates&gt;&lt;isbn&gt;0022-3069 (Print)&amp;#xD;0022-3069 (Linking)&lt;/isbn&gt;&lt;accession-num&gt;13061969&lt;/accession-num&gt;&lt;urls&gt;&lt;related-urls&gt;&lt;url&gt;https://www.ncbi.nlm.nih.gov/pubmed/13061969&lt;/url&gt;&lt;url&gt;https://academic.oup.com/jnen/article-abstract/12/3/205/1815746?redirectedFrom=fulltext&lt;/url&gt;&lt;/related-urls&gt;&lt;/urls&gt;&lt;electronic-resource-num&gt;10.1097/00005072-195307000-00001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110950BD" w14:textId="276A8B94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48 F</w:t>
            </w:r>
          </w:p>
        </w:tc>
        <w:tc>
          <w:tcPr>
            <w:tcW w:w="871" w:type="dxa"/>
          </w:tcPr>
          <w:p w14:paraId="2D6B1BFB" w14:textId="3D798256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Macro</w:t>
            </w:r>
          </w:p>
        </w:tc>
        <w:tc>
          <w:tcPr>
            <w:tcW w:w="990" w:type="dxa"/>
          </w:tcPr>
          <w:p w14:paraId="011D444E" w14:textId="7989E159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942</w:t>
            </w:r>
          </w:p>
        </w:tc>
        <w:tc>
          <w:tcPr>
            <w:tcW w:w="856" w:type="dxa"/>
          </w:tcPr>
          <w:p w14:paraId="5AD208D3" w14:textId="399717CE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3 </w:t>
            </w:r>
          </w:p>
        </w:tc>
        <w:tc>
          <w:tcPr>
            <w:tcW w:w="1464" w:type="dxa"/>
          </w:tcPr>
          <w:p w14:paraId="74791911" w14:textId="77777777" w:rsidR="00BF34DC" w:rsidRPr="00FC12D1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Headache</w:t>
            </w:r>
          </w:p>
          <w:p w14:paraId="64C39C35" w14:textId="77777777" w:rsidR="00BF34DC" w:rsidRPr="00FC12D1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V</w:t>
            </w:r>
            <w:r w:rsidRPr="00FC12D1">
              <w:rPr>
                <w:sz w:val="18"/>
                <w:szCs w:val="18"/>
              </w:rPr>
              <w:t>ision disturbance</w:t>
            </w:r>
          </w:p>
          <w:p w14:paraId="46A9721A" w14:textId="3F4C80FC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A</w:t>
            </w:r>
            <w:r w:rsidRPr="00FC12D1">
              <w:rPr>
                <w:sz w:val="18"/>
                <w:szCs w:val="18"/>
              </w:rPr>
              <w:t>menorrhoea</w:t>
            </w:r>
          </w:p>
        </w:tc>
        <w:tc>
          <w:tcPr>
            <w:tcW w:w="679" w:type="dxa"/>
          </w:tcPr>
          <w:p w14:paraId="6D8B2084" w14:textId="74FD1451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n/a</w:t>
            </w:r>
          </w:p>
        </w:tc>
        <w:tc>
          <w:tcPr>
            <w:tcW w:w="656" w:type="dxa"/>
          </w:tcPr>
          <w:p w14:paraId="0D6B5653" w14:textId="77777777" w:rsidR="00BF34DC" w:rsidRPr="00BF34DC" w:rsidRDefault="00BF34DC" w:rsidP="00BF34DC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69DB770E" w14:textId="730ADEE7" w:rsidR="00BF34DC" w:rsidRP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 (3 times)</w:t>
            </w:r>
          </w:p>
        </w:tc>
        <w:tc>
          <w:tcPr>
            <w:tcW w:w="1466" w:type="dxa"/>
          </w:tcPr>
          <w:p w14:paraId="4BD7A9E9" w14:textId="77777777" w:rsidR="00BF34DC" w:rsidRPr="00FC12D1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L</w:t>
            </w:r>
            <w:r w:rsidRPr="00FC12D1">
              <w:rPr>
                <w:sz w:val="18"/>
                <w:szCs w:val="18"/>
              </w:rPr>
              <w:t>arge frontal lobe met</w:t>
            </w:r>
            <w:r>
              <w:rPr>
                <w:sz w:val="18"/>
                <w:szCs w:val="18"/>
              </w:rPr>
              <w:t>astase</w:t>
            </w:r>
            <w:r w:rsidRPr="00FC12D1">
              <w:rPr>
                <w:sz w:val="18"/>
                <w:szCs w:val="18"/>
              </w:rPr>
              <w:t>s</w:t>
            </w:r>
          </w:p>
          <w:p w14:paraId="2B9E1DDF" w14:textId="77777777" w:rsidR="00BF34DC" w:rsidRPr="00FC12D1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C</w:t>
            </w:r>
            <w:r w:rsidRPr="00FC12D1">
              <w:rPr>
                <w:sz w:val="18"/>
                <w:szCs w:val="18"/>
              </w:rPr>
              <w:t>orpus collosum</w:t>
            </w:r>
          </w:p>
          <w:p w14:paraId="23734A2D" w14:textId="6BECBFC3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P</w:t>
            </w:r>
            <w:r w:rsidRPr="00FC12D1">
              <w:rPr>
                <w:sz w:val="18"/>
                <w:szCs w:val="18"/>
              </w:rPr>
              <w:t>ons</w:t>
            </w:r>
          </w:p>
        </w:tc>
        <w:tc>
          <w:tcPr>
            <w:tcW w:w="2324" w:type="dxa"/>
          </w:tcPr>
          <w:p w14:paraId="18F15E04" w14:textId="74858E2D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Craniotomy x 2</w:t>
            </w:r>
          </w:p>
        </w:tc>
        <w:tc>
          <w:tcPr>
            <w:tcW w:w="1591" w:type="dxa"/>
          </w:tcPr>
          <w:p w14:paraId="7EB085BB" w14:textId="42AC5BBE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Deceased 3 years later</w:t>
            </w:r>
          </w:p>
        </w:tc>
      </w:tr>
      <w:tr w:rsidR="002C052F" w:rsidRPr="00BF34DC" w14:paraId="351D3D21" w14:textId="77777777" w:rsidTr="002C052F">
        <w:tc>
          <w:tcPr>
            <w:tcW w:w="1057" w:type="dxa"/>
          </w:tcPr>
          <w:p w14:paraId="17D45260" w14:textId="6B16C029" w:rsidR="00BF34DC" w:rsidRPr="00BF34DC" w:rsidRDefault="00BF34DC" w:rsidP="00BF34DC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Feiring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Feiring&lt;/Author&gt;&lt;Year&gt;1953&lt;/Year&gt;&lt;RecNum&gt;1178&lt;/RecNum&gt;&lt;DisplayText&gt;[2]&lt;/DisplayText&gt;&lt;record&gt;&lt;rec-number&gt;1178&lt;/rec-number&gt;&lt;foreign-keys&gt;&lt;key app="EN" db-id="rfdadf5awt5a51ee9d9xr5wbrz9ewszr5p0s" timestamp="1611058739"&gt;1178&lt;/key&gt;&lt;/foreign-keys&gt;&lt;ref-type name="Journal Article"&gt;17&lt;/ref-type&gt;&lt;contributors&gt;&lt;authors&gt;&lt;author&gt;Feiring, E. H.&lt;/author&gt;&lt;author&gt;Davidoff, L. M.&lt;/author&gt;&lt;author&gt;Zimmerman, H. M.&lt;/author&gt;&lt;/authors&gt;&lt;/contributors&gt;&lt;titles&gt;&lt;title&gt;Primary carcinoma of the pituitary&lt;/title&gt;&lt;secondary-title&gt;J Neuropathol Exp Neurol&lt;/secondary-title&gt;&lt;/titles&gt;&lt;periodical&gt;&lt;full-title&gt;J Neuropathol Exp Neurol&lt;/full-title&gt;&lt;/periodical&gt;&lt;pages&gt;205-23&lt;/pages&gt;&lt;volume&gt;12&lt;/volume&gt;&lt;number&gt;3&lt;/number&gt;&lt;keywords&gt;&lt;keyword&gt;*Carcinoma&lt;/keyword&gt;&lt;keyword&gt;*Neoplasms&lt;/keyword&gt;&lt;keyword&gt;*Pituitary Gland&lt;/keyword&gt;&lt;keyword&gt;*PITUITARY GLAND/neoplasms&lt;/keyword&gt;&lt;/keywords&gt;&lt;dates&gt;&lt;year&gt;1953&lt;/year&gt;&lt;pub-dates&gt;&lt;date&gt;Jul&lt;/date&gt;&lt;/pub-dates&gt;&lt;/dates&gt;&lt;isbn&gt;0022-3069 (Print)&amp;#xD;0022-3069 (Linking)&lt;/isbn&gt;&lt;accession-num&gt;13061969&lt;/accession-num&gt;&lt;urls&gt;&lt;related-urls&gt;&lt;url&gt;https://www.ncbi.nlm.nih.gov/pubmed/13061969&lt;/url&gt;&lt;url&gt;https://academic.oup.com/jnen/article-abstract/12/3/205/1815746?redirectedFrom=fulltext&lt;/url&gt;&lt;/related-urls&gt;&lt;/urls&gt;&lt;electronic-resource-num&gt;10.1097/00005072-195307000-00001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4768ED03" w14:textId="43D3C17E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32 F</w:t>
            </w:r>
          </w:p>
        </w:tc>
        <w:tc>
          <w:tcPr>
            <w:tcW w:w="871" w:type="dxa"/>
          </w:tcPr>
          <w:p w14:paraId="1F597883" w14:textId="2DB2DD1C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Macro</w:t>
            </w:r>
          </w:p>
        </w:tc>
        <w:tc>
          <w:tcPr>
            <w:tcW w:w="990" w:type="dxa"/>
          </w:tcPr>
          <w:p w14:paraId="46710D0F" w14:textId="41D948F3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943</w:t>
            </w:r>
          </w:p>
        </w:tc>
        <w:tc>
          <w:tcPr>
            <w:tcW w:w="856" w:type="dxa"/>
          </w:tcPr>
          <w:p w14:paraId="7A0EDF9F" w14:textId="47D05A95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2</w:t>
            </w:r>
          </w:p>
        </w:tc>
        <w:tc>
          <w:tcPr>
            <w:tcW w:w="1464" w:type="dxa"/>
          </w:tcPr>
          <w:p w14:paraId="1F2FEAD6" w14:textId="77777777" w:rsidR="00BF34DC" w:rsidRPr="00FC12D1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proofErr w:type="spellStart"/>
            <w:r w:rsidRPr="00FC12D1">
              <w:rPr>
                <w:sz w:val="18"/>
                <w:szCs w:val="18"/>
              </w:rPr>
              <w:t>Cushingnoid</w:t>
            </w:r>
            <w:proofErr w:type="spellEnd"/>
            <w:r w:rsidRPr="00FC12D1">
              <w:rPr>
                <w:sz w:val="18"/>
                <w:szCs w:val="18"/>
              </w:rPr>
              <w:t xml:space="preserve"> features</w:t>
            </w:r>
          </w:p>
          <w:p w14:paraId="0C50CC04" w14:textId="77777777" w:rsidR="00BF34DC" w:rsidRPr="00FC12D1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W</w:t>
            </w:r>
            <w:r w:rsidRPr="00FC12D1">
              <w:rPr>
                <w:sz w:val="18"/>
                <w:szCs w:val="18"/>
              </w:rPr>
              <w:t xml:space="preserve">eight gain (15kg) </w:t>
            </w:r>
          </w:p>
          <w:p w14:paraId="27A5DB89" w14:textId="12AF78BE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A</w:t>
            </w:r>
            <w:r w:rsidRPr="00FC12D1">
              <w:rPr>
                <w:sz w:val="18"/>
                <w:szCs w:val="18"/>
              </w:rPr>
              <w:t>menorrhoea</w:t>
            </w:r>
          </w:p>
        </w:tc>
        <w:tc>
          <w:tcPr>
            <w:tcW w:w="679" w:type="dxa"/>
          </w:tcPr>
          <w:p w14:paraId="20E3EB84" w14:textId="70B7C8D8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n/a </w:t>
            </w:r>
          </w:p>
        </w:tc>
        <w:tc>
          <w:tcPr>
            <w:tcW w:w="656" w:type="dxa"/>
          </w:tcPr>
          <w:p w14:paraId="62CEEB23" w14:textId="77777777" w:rsidR="00BF34DC" w:rsidRPr="00BF34DC" w:rsidRDefault="00BF34DC" w:rsidP="00BF34DC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371F82CB" w14:textId="03163B95" w:rsidR="00BF34DC" w:rsidRP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 (4 times)</w:t>
            </w:r>
          </w:p>
        </w:tc>
        <w:tc>
          <w:tcPr>
            <w:tcW w:w="1466" w:type="dxa"/>
          </w:tcPr>
          <w:p w14:paraId="4EE980DC" w14:textId="19A45309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Multiple cerebral masses on </w:t>
            </w:r>
            <w:proofErr w:type="gramStart"/>
            <w:r w:rsidRPr="00FC12D1">
              <w:rPr>
                <w:sz w:val="18"/>
                <w:szCs w:val="18"/>
              </w:rPr>
              <w:t>post mortem</w:t>
            </w:r>
            <w:proofErr w:type="gramEnd"/>
            <w:r w:rsidRPr="00FC12D1">
              <w:rPr>
                <w:sz w:val="18"/>
                <w:szCs w:val="18"/>
              </w:rPr>
              <w:t xml:space="preserve"> autopsy</w:t>
            </w:r>
          </w:p>
        </w:tc>
        <w:tc>
          <w:tcPr>
            <w:tcW w:w="2324" w:type="dxa"/>
          </w:tcPr>
          <w:p w14:paraId="6F014CF7" w14:textId="50123DDC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Craniotomy x 2</w:t>
            </w:r>
          </w:p>
        </w:tc>
        <w:tc>
          <w:tcPr>
            <w:tcW w:w="1591" w:type="dxa"/>
          </w:tcPr>
          <w:p w14:paraId="1FF27FCA" w14:textId="009F8639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Deceased 4 years after PC - mycotic aneurysm of abdominal aorta</w:t>
            </w:r>
          </w:p>
        </w:tc>
      </w:tr>
      <w:tr w:rsidR="002C052F" w:rsidRPr="00BF34DC" w14:paraId="731FF4D7" w14:textId="77777777" w:rsidTr="002C052F">
        <w:tc>
          <w:tcPr>
            <w:tcW w:w="1057" w:type="dxa"/>
          </w:tcPr>
          <w:p w14:paraId="3DBEDF2C" w14:textId="7F57E3CE" w:rsidR="00BF34DC" w:rsidRPr="00BF34DC" w:rsidRDefault="00BF34DC" w:rsidP="00BF34DC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Feiring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Feiring&lt;/Author&gt;&lt;Year&gt;1953&lt;/Year&gt;&lt;RecNum&gt;1178&lt;/RecNum&gt;&lt;DisplayText&gt;[2]&lt;/DisplayText&gt;&lt;record&gt;&lt;rec-number&gt;1178&lt;/rec-number&gt;&lt;foreign-keys&gt;&lt;key app="EN" db-id="rfdadf5awt5a51ee9d9xr5wbrz9ewszr5p0s" timestamp="1611058739"&gt;1178&lt;/key&gt;&lt;/foreign-keys&gt;&lt;ref-type name="Journal Article"&gt;17&lt;/ref-type&gt;&lt;contributors&gt;&lt;authors&gt;&lt;author&gt;Feiring, E. H.&lt;/author&gt;&lt;author&gt;Davidoff, L. M.&lt;/author&gt;&lt;author&gt;Zimmerman, H. M.&lt;/author&gt;&lt;/authors&gt;&lt;/contributors&gt;&lt;titles&gt;&lt;title&gt;Primary carcinoma of the pituitary&lt;/title&gt;&lt;secondary-title&gt;J Neuropathol Exp Neurol&lt;/secondary-title&gt;&lt;/titles&gt;&lt;periodical&gt;&lt;full-title&gt;J Neuropathol Exp Neurol&lt;/full-title&gt;&lt;/periodical&gt;&lt;pages&gt;205-23&lt;/pages&gt;&lt;volume&gt;12&lt;/volume&gt;&lt;number&gt;3&lt;/number&gt;&lt;keywords&gt;&lt;keyword&gt;*Carcinoma&lt;/keyword&gt;&lt;keyword&gt;*Neoplasms&lt;/keyword&gt;&lt;keyword&gt;*Pituitary Gland&lt;/keyword&gt;&lt;keyword&gt;*PITUITARY GLAND/neoplasms&lt;/keyword&gt;&lt;/keywords&gt;&lt;dates&gt;&lt;year&gt;1953&lt;/year&gt;&lt;pub-dates&gt;&lt;date&gt;Jul&lt;/date&gt;&lt;/pub-dates&gt;&lt;/dates&gt;&lt;isbn&gt;0022-3069 (Print)&amp;#xD;0022-3069 (Linking)&lt;/isbn&gt;&lt;accession-num&gt;13061969&lt;/accession-num&gt;&lt;urls&gt;&lt;related-urls&gt;&lt;url&gt;https://www.ncbi.nlm.nih.gov/pubmed/13061969&lt;/url&gt;&lt;url&gt;https://academic.oup.com/jnen/article-abstract/12/3/205/1815746?redirectedFrom=fulltext&lt;/url&gt;&lt;/related-urls&gt;&lt;/urls&gt;&lt;electronic-resource-num&gt;10.1097/00005072-195307000-00001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5E848010" w14:textId="62D5EF3F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25 M</w:t>
            </w:r>
          </w:p>
        </w:tc>
        <w:tc>
          <w:tcPr>
            <w:tcW w:w="871" w:type="dxa"/>
          </w:tcPr>
          <w:p w14:paraId="1C31C0EE" w14:textId="44482CB6" w:rsidR="00BF34DC" w:rsidRP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</w:t>
            </w:r>
            <w:r w:rsidRPr="00FC12D1">
              <w:rPr>
                <w:sz w:val="18"/>
                <w:szCs w:val="18"/>
              </w:rPr>
              <w:t>acro</w:t>
            </w:r>
          </w:p>
        </w:tc>
        <w:tc>
          <w:tcPr>
            <w:tcW w:w="990" w:type="dxa"/>
          </w:tcPr>
          <w:p w14:paraId="3BC31924" w14:textId="1FE82061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949</w:t>
            </w:r>
          </w:p>
        </w:tc>
        <w:tc>
          <w:tcPr>
            <w:tcW w:w="856" w:type="dxa"/>
          </w:tcPr>
          <w:p w14:paraId="46A85A23" w14:textId="272EF00C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1.5 </w:t>
            </w:r>
          </w:p>
        </w:tc>
        <w:tc>
          <w:tcPr>
            <w:tcW w:w="1464" w:type="dxa"/>
          </w:tcPr>
          <w:p w14:paraId="4EBBC8C9" w14:textId="77777777" w:rsidR="00BF34DC" w:rsidRPr="00FC12D1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Lethargy</w:t>
            </w:r>
          </w:p>
          <w:p w14:paraId="1512AB5A" w14:textId="77777777" w:rsidR="00BF34DC" w:rsidRPr="00FC12D1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H</w:t>
            </w:r>
            <w:r w:rsidRPr="00FC12D1">
              <w:rPr>
                <w:sz w:val="18"/>
                <w:szCs w:val="18"/>
              </w:rPr>
              <w:t>ypogonadism with erectile dysfunction</w:t>
            </w:r>
          </w:p>
          <w:p w14:paraId="4396C54F" w14:textId="0844577E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R</w:t>
            </w:r>
            <w:r w:rsidRPr="00FC12D1">
              <w:rPr>
                <w:sz w:val="18"/>
                <w:szCs w:val="18"/>
              </w:rPr>
              <w:t>ight eye diplopia and ptosis</w:t>
            </w:r>
          </w:p>
        </w:tc>
        <w:tc>
          <w:tcPr>
            <w:tcW w:w="679" w:type="dxa"/>
          </w:tcPr>
          <w:p w14:paraId="0A1C4450" w14:textId="2E3A0C78" w:rsidR="00BF34DC" w:rsidRPr="00BF34DC" w:rsidRDefault="000D6DD2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/a</w:t>
            </w:r>
          </w:p>
        </w:tc>
        <w:tc>
          <w:tcPr>
            <w:tcW w:w="656" w:type="dxa"/>
          </w:tcPr>
          <w:p w14:paraId="79757804" w14:textId="77777777" w:rsidR="00BF34DC" w:rsidRPr="00BF34DC" w:rsidRDefault="00BF34DC" w:rsidP="00BF34DC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2A8A322E" w14:textId="06F879C1" w:rsidR="00BF34DC" w:rsidRP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 (3 times)</w:t>
            </w:r>
          </w:p>
        </w:tc>
        <w:tc>
          <w:tcPr>
            <w:tcW w:w="1466" w:type="dxa"/>
          </w:tcPr>
          <w:p w14:paraId="1CB7EDF8" w14:textId="77777777" w:rsidR="00BF34DC" w:rsidRPr="00FC12D1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C</w:t>
            </w:r>
            <w:r w:rsidRPr="00FC12D1">
              <w:rPr>
                <w:sz w:val="18"/>
                <w:szCs w:val="18"/>
              </w:rPr>
              <w:t>erebral hemispheres (</w:t>
            </w:r>
            <w:proofErr w:type="gramStart"/>
            <w:r w:rsidRPr="00FC12D1">
              <w:rPr>
                <w:sz w:val="18"/>
                <w:szCs w:val="18"/>
              </w:rPr>
              <w:t>post mortem</w:t>
            </w:r>
            <w:proofErr w:type="gramEnd"/>
            <w:r w:rsidRPr="00FC12D1">
              <w:rPr>
                <w:sz w:val="18"/>
                <w:szCs w:val="18"/>
              </w:rPr>
              <w:t xml:space="preserve"> autopsy)</w:t>
            </w:r>
          </w:p>
          <w:p w14:paraId="12B3EAF3" w14:textId="57310794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P</w:t>
            </w:r>
            <w:r w:rsidRPr="00FC12D1">
              <w:rPr>
                <w:sz w:val="18"/>
                <w:szCs w:val="18"/>
              </w:rPr>
              <w:t>ons</w:t>
            </w:r>
          </w:p>
        </w:tc>
        <w:tc>
          <w:tcPr>
            <w:tcW w:w="2324" w:type="dxa"/>
          </w:tcPr>
          <w:p w14:paraId="1B4936C2" w14:textId="0EFCA1BE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Right trans</w:t>
            </w: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 xml:space="preserve">frontal </w:t>
            </w:r>
            <w:r>
              <w:rPr>
                <w:sz w:val="18"/>
                <w:szCs w:val="18"/>
              </w:rPr>
              <w:t>C</w:t>
            </w:r>
            <w:r w:rsidRPr="00FC12D1">
              <w:rPr>
                <w:sz w:val="18"/>
                <w:szCs w:val="18"/>
              </w:rPr>
              <w:t>raniotomy</w:t>
            </w:r>
          </w:p>
        </w:tc>
        <w:tc>
          <w:tcPr>
            <w:tcW w:w="1591" w:type="dxa"/>
          </w:tcPr>
          <w:p w14:paraId="62C67915" w14:textId="0CD5BBDC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Deceased 9 months post PC diagnosis </w:t>
            </w:r>
          </w:p>
        </w:tc>
      </w:tr>
      <w:tr w:rsidR="002C052F" w:rsidRPr="00BF34DC" w14:paraId="2C049AD6" w14:textId="77777777" w:rsidTr="002C052F">
        <w:tc>
          <w:tcPr>
            <w:tcW w:w="1057" w:type="dxa"/>
          </w:tcPr>
          <w:p w14:paraId="2C00D09F" w14:textId="160140B1" w:rsidR="00BF34DC" w:rsidRP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Sheldon 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Sheldon&lt;/Author&gt;&lt;Year&gt;1954&lt;/Year&gt;&lt;RecNum&gt;1179&lt;/RecNum&gt;&lt;DisplayText&gt;[3]&lt;/DisplayText&gt;&lt;record&gt;&lt;rec-number&gt;1179&lt;/rec-number&gt;&lt;foreign-keys&gt;&lt;key app="EN" db-id="rfdadf5awt5a51ee9d9xr5wbrz9ewszr5p0s" timestamp="1611058743"&gt;1179&lt;/key&gt;&lt;/foreign-keys&gt;&lt;ref-type name="Journal Article"&gt;17&lt;/ref-type&gt;&lt;contributors&gt;&lt;authors&gt;&lt;author&gt;Sheldon, W. H.&lt;/author&gt;&lt;author&gt;Golden, A.&lt;/author&gt;&lt;author&gt;Bondy, P. K.&lt;/author&gt;&lt;/authors&gt;&lt;/contributors&gt;&lt;titles&gt;&lt;title&gt;Cushing&amp;apos;s syndrome produced by a poultry basophil carcinoma with hepatic metastases&lt;/title&gt;&lt;secondary-title&gt;Am J Med&lt;/secondary-title&gt;&lt;/titles&gt;&lt;periodical&gt;&lt;full-title&gt;Am J Med&lt;/full-title&gt;&lt;/periodical&gt;&lt;pages&gt;134-42&lt;/pages&gt;&lt;volume&gt;17&lt;/volume&gt;&lt;number&gt;1&lt;/number&gt;&lt;keywords&gt;&lt;keyword&gt;Animals&lt;/keyword&gt;&lt;keyword&gt;*Basophils&lt;/keyword&gt;&lt;keyword&gt;Cushing Syndrome/*etiology&lt;/keyword&gt;&lt;keyword&gt;Humans&lt;/keyword&gt;&lt;keyword&gt;*Liver Neoplasms&lt;/keyword&gt;&lt;keyword&gt;*Neoplasms&lt;/keyword&gt;&lt;keyword&gt;*Pituitary Gland&lt;/keyword&gt;&lt;keyword&gt;*Pituitary Gland, Anterior&lt;/keyword&gt;&lt;keyword&gt;*Poultry&lt;/keyword&gt;&lt;keyword&gt;*CUSHING SYNDROME/etiology and pathogenesis&lt;/keyword&gt;&lt;keyword&gt;*LIVER/neoplasms&lt;/keyword&gt;&lt;keyword&gt;*PITUITARY GLAND, ANTERIOR/neoplasms&lt;/keyword&gt;&lt;/keywords&gt;&lt;dates&gt;&lt;year&gt;1954&lt;/year&gt;&lt;pub-dates&gt;&lt;date&gt;Jul&lt;/date&gt;&lt;/pub-dates&gt;&lt;/dates&gt;&lt;isbn&gt;0002-9343 (Print)&amp;#xD;0002-9343 (Linking)&lt;/isbn&gt;&lt;accession-num&gt;13171400&lt;/accession-num&gt;&lt;urls&gt;&lt;related-urls&gt;&lt;url&gt;https://www.ncbi.nlm.nih.gov/pubmed/13171400&lt;/url&gt;&lt;url&gt;https://www.amjmed.com/article/0002-9343(54)90214-4/pdf&lt;/url&gt;&lt;/related-urls&gt;&lt;/urls&gt;&lt;electronic-resource-num&gt;10.1016/0002-9343(54)90214-4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3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3650289F" w14:textId="4D6E45AE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26 F</w:t>
            </w:r>
          </w:p>
        </w:tc>
        <w:tc>
          <w:tcPr>
            <w:tcW w:w="871" w:type="dxa"/>
          </w:tcPr>
          <w:p w14:paraId="3C3332D4" w14:textId="1A740060" w:rsidR="00BF34DC" w:rsidRP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</w:t>
            </w:r>
            <w:r w:rsidRPr="00FC12D1">
              <w:rPr>
                <w:sz w:val="18"/>
                <w:szCs w:val="18"/>
              </w:rPr>
              <w:t>icro</w:t>
            </w:r>
          </w:p>
        </w:tc>
        <w:tc>
          <w:tcPr>
            <w:tcW w:w="990" w:type="dxa"/>
          </w:tcPr>
          <w:p w14:paraId="1331CB68" w14:textId="6F3F2662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949</w:t>
            </w:r>
          </w:p>
        </w:tc>
        <w:tc>
          <w:tcPr>
            <w:tcW w:w="856" w:type="dxa"/>
          </w:tcPr>
          <w:p w14:paraId="785506D5" w14:textId="64B070B1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1 </w:t>
            </w:r>
          </w:p>
        </w:tc>
        <w:tc>
          <w:tcPr>
            <w:tcW w:w="1464" w:type="dxa"/>
          </w:tcPr>
          <w:p w14:paraId="5FE01023" w14:textId="77777777" w:rsidR="00BF34DC" w:rsidRPr="00FC12D1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Headache</w:t>
            </w:r>
          </w:p>
          <w:p w14:paraId="31D806C0" w14:textId="77777777" w:rsidR="00BF34DC" w:rsidRPr="00FC12D1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-Weight gain, </w:t>
            </w:r>
          </w:p>
          <w:p w14:paraId="4787CD24" w14:textId="77777777" w:rsidR="00BF34DC" w:rsidRPr="00FC12D1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Infection,</w:t>
            </w:r>
          </w:p>
          <w:p w14:paraId="3FD5AC4E" w14:textId="77777777" w:rsidR="00BF34DC" w:rsidRPr="00FC12D1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Hypertension</w:t>
            </w:r>
          </w:p>
          <w:p w14:paraId="70F4001A" w14:textId="033FF818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Osteoporosis</w:t>
            </w:r>
          </w:p>
        </w:tc>
        <w:tc>
          <w:tcPr>
            <w:tcW w:w="679" w:type="dxa"/>
          </w:tcPr>
          <w:p w14:paraId="5BB4E6D8" w14:textId="481D5655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n/a</w:t>
            </w:r>
          </w:p>
        </w:tc>
        <w:tc>
          <w:tcPr>
            <w:tcW w:w="656" w:type="dxa"/>
          </w:tcPr>
          <w:p w14:paraId="4608E0FB" w14:textId="77777777" w:rsidR="00BF34DC" w:rsidRPr="00BF34DC" w:rsidRDefault="00BF34DC" w:rsidP="00BF34DC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5DABE854" w14:textId="2885DBC4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No</w:t>
            </w:r>
          </w:p>
        </w:tc>
        <w:tc>
          <w:tcPr>
            <w:tcW w:w="1466" w:type="dxa"/>
          </w:tcPr>
          <w:p w14:paraId="26FCD4FB" w14:textId="324CB35D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L</w:t>
            </w:r>
            <w:r w:rsidRPr="00FC12D1">
              <w:rPr>
                <w:sz w:val="18"/>
                <w:szCs w:val="18"/>
              </w:rPr>
              <w:t>iver (</w:t>
            </w:r>
            <w:proofErr w:type="gramStart"/>
            <w:r w:rsidRPr="00FC12D1">
              <w:rPr>
                <w:sz w:val="18"/>
                <w:szCs w:val="18"/>
              </w:rPr>
              <w:t>post mortem</w:t>
            </w:r>
            <w:proofErr w:type="gramEnd"/>
            <w:r w:rsidRPr="00FC12D1">
              <w:rPr>
                <w:sz w:val="18"/>
                <w:szCs w:val="18"/>
              </w:rPr>
              <w:t>)</w:t>
            </w:r>
          </w:p>
        </w:tc>
        <w:tc>
          <w:tcPr>
            <w:tcW w:w="2324" w:type="dxa"/>
          </w:tcPr>
          <w:p w14:paraId="4C835B54" w14:textId="4389C35D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No </w:t>
            </w:r>
          </w:p>
        </w:tc>
        <w:tc>
          <w:tcPr>
            <w:tcW w:w="1591" w:type="dxa"/>
          </w:tcPr>
          <w:p w14:paraId="66537D8E" w14:textId="171892B1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Deceased after 1 month</w:t>
            </w:r>
          </w:p>
        </w:tc>
      </w:tr>
      <w:tr w:rsidR="002C052F" w:rsidRPr="00BF34DC" w14:paraId="5C00C3E9" w14:textId="77777777" w:rsidTr="002C052F">
        <w:tc>
          <w:tcPr>
            <w:tcW w:w="1057" w:type="dxa"/>
          </w:tcPr>
          <w:p w14:paraId="47B4CCF2" w14:textId="4DC9BAD1" w:rsidR="00BF34DC" w:rsidRPr="00BF34DC" w:rsidRDefault="00BF34DC" w:rsidP="00BF34DC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Salassa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TYWxhc3NhPC9BdXRob3I+PFllYXI+MTk1OTwvWWVhcj48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</w:fldData>
              </w:fldChar>
            </w:r>
            <w:r w:rsidR="000D025A">
              <w:rPr>
                <w:sz w:val="18"/>
                <w:szCs w:val="18"/>
              </w:rPr>
              <w:instrText xml:space="preserve"> ADDIN EN.CITE </w:instrText>
            </w:r>
            <w:r w:rsidR="000D025A">
              <w:rPr>
                <w:sz w:val="18"/>
                <w:szCs w:val="18"/>
              </w:rPr>
              <w:fldChar w:fldCharType="begin">
                <w:fldData xml:space="preserve">PEVuZE5vdGU+PENpdGU+PEF1dGhvcj5TYWxhc3NhPC9BdXRob3I+PFllYXI+MTk1OTwvWWVhcj48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</w:fldData>
              </w:fldChar>
            </w:r>
            <w:r w:rsidR="000D025A">
              <w:rPr>
                <w:sz w:val="18"/>
                <w:szCs w:val="18"/>
              </w:rPr>
              <w:instrText xml:space="preserve"> ADDIN EN.CITE.DATA </w:instrText>
            </w:r>
            <w:r w:rsidR="000D025A">
              <w:rPr>
                <w:sz w:val="18"/>
                <w:szCs w:val="18"/>
              </w:rPr>
            </w:r>
            <w:r w:rsidR="000D025A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4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7E274B82" w14:textId="2AFA06EF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42 M</w:t>
            </w:r>
          </w:p>
        </w:tc>
        <w:tc>
          <w:tcPr>
            <w:tcW w:w="871" w:type="dxa"/>
          </w:tcPr>
          <w:p w14:paraId="4488B423" w14:textId="54E8BE23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Macro</w:t>
            </w:r>
          </w:p>
        </w:tc>
        <w:tc>
          <w:tcPr>
            <w:tcW w:w="990" w:type="dxa"/>
          </w:tcPr>
          <w:p w14:paraId="4B736A92" w14:textId="7FD33135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951</w:t>
            </w:r>
          </w:p>
        </w:tc>
        <w:tc>
          <w:tcPr>
            <w:tcW w:w="856" w:type="dxa"/>
          </w:tcPr>
          <w:p w14:paraId="25CC444C" w14:textId="6413BF0E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2 </w:t>
            </w:r>
          </w:p>
        </w:tc>
        <w:tc>
          <w:tcPr>
            <w:tcW w:w="1464" w:type="dxa"/>
          </w:tcPr>
          <w:p w14:paraId="64955F37" w14:textId="77777777" w:rsidR="00BF34DC" w:rsidRPr="00FC12D1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Visual field deficit</w:t>
            </w:r>
          </w:p>
          <w:p w14:paraId="2864E89C" w14:textId="5172A6BB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proofErr w:type="spellStart"/>
            <w:r w:rsidRPr="00FC12D1">
              <w:rPr>
                <w:sz w:val="18"/>
                <w:szCs w:val="18"/>
              </w:rPr>
              <w:t>Cushingnoid</w:t>
            </w:r>
            <w:proofErr w:type="spellEnd"/>
            <w:r w:rsidRPr="00FC12D1">
              <w:rPr>
                <w:sz w:val="18"/>
                <w:szCs w:val="18"/>
              </w:rPr>
              <w:t xml:space="preserve"> features</w:t>
            </w:r>
          </w:p>
        </w:tc>
        <w:tc>
          <w:tcPr>
            <w:tcW w:w="679" w:type="dxa"/>
          </w:tcPr>
          <w:p w14:paraId="423C69B6" w14:textId="36734766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n/a</w:t>
            </w:r>
          </w:p>
        </w:tc>
        <w:tc>
          <w:tcPr>
            <w:tcW w:w="656" w:type="dxa"/>
          </w:tcPr>
          <w:p w14:paraId="22B03812" w14:textId="77777777" w:rsidR="00BF34DC" w:rsidRPr="00BF34DC" w:rsidRDefault="00BF34DC" w:rsidP="00BF34DC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5D63D2EB" w14:textId="7F86EA5E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Yes</w:t>
            </w:r>
          </w:p>
        </w:tc>
        <w:tc>
          <w:tcPr>
            <w:tcW w:w="1466" w:type="dxa"/>
          </w:tcPr>
          <w:p w14:paraId="75DA21F0" w14:textId="77777777" w:rsidR="00BF34DC" w:rsidRPr="00FC12D1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S</w:t>
            </w:r>
            <w:r w:rsidRPr="00FC12D1">
              <w:rPr>
                <w:sz w:val="18"/>
                <w:szCs w:val="18"/>
              </w:rPr>
              <w:t>pinal cord (</w:t>
            </w:r>
            <w:proofErr w:type="gramStart"/>
            <w:r w:rsidRPr="00FC12D1">
              <w:rPr>
                <w:sz w:val="18"/>
                <w:szCs w:val="18"/>
              </w:rPr>
              <w:t>post mortem</w:t>
            </w:r>
            <w:proofErr w:type="gramEnd"/>
            <w:r w:rsidRPr="00FC12D1">
              <w:rPr>
                <w:sz w:val="18"/>
                <w:szCs w:val="18"/>
              </w:rPr>
              <w:t>)</w:t>
            </w:r>
          </w:p>
          <w:p w14:paraId="599F6D0B" w14:textId="4C54F5E3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L</w:t>
            </w:r>
            <w:r w:rsidRPr="00FC12D1">
              <w:rPr>
                <w:sz w:val="18"/>
                <w:szCs w:val="18"/>
              </w:rPr>
              <w:t>iver (</w:t>
            </w:r>
            <w:proofErr w:type="gramStart"/>
            <w:r w:rsidRPr="00FC12D1">
              <w:rPr>
                <w:sz w:val="18"/>
                <w:szCs w:val="18"/>
              </w:rPr>
              <w:t>post mortem</w:t>
            </w:r>
            <w:proofErr w:type="gramEnd"/>
            <w:r w:rsidRPr="00FC12D1">
              <w:rPr>
                <w:sz w:val="18"/>
                <w:szCs w:val="18"/>
              </w:rPr>
              <w:t>)</w:t>
            </w:r>
          </w:p>
        </w:tc>
        <w:tc>
          <w:tcPr>
            <w:tcW w:w="2324" w:type="dxa"/>
          </w:tcPr>
          <w:p w14:paraId="7269EF7C" w14:textId="77777777" w:rsidR="00BF34DC" w:rsidRPr="00FC12D1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Bilateral adrenalectomy at diagnosis</w:t>
            </w:r>
          </w:p>
          <w:p w14:paraId="54271982" w14:textId="7F857D23" w:rsidR="00BF34DC" w:rsidRP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</w:t>
            </w:r>
            <w:r w:rsidRPr="00FC12D1">
              <w:rPr>
                <w:sz w:val="18"/>
                <w:szCs w:val="18"/>
              </w:rPr>
              <w:t>raniotomy</w:t>
            </w:r>
          </w:p>
        </w:tc>
        <w:tc>
          <w:tcPr>
            <w:tcW w:w="1591" w:type="dxa"/>
          </w:tcPr>
          <w:p w14:paraId="7B0A7A3F" w14:textId="016CCFA7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Deceased 2 years later</w:t>
            </w:r>
          </w:p>
        </w:tc>
      </w:tr>
      <w:tr w:rsidR="002C052F" w:rsidRPr="00BF34DC" w14:paraId="09260425" w14:textId="77777777" w:rsidTr="002C052F">
        <w:tc>
          <w:tcPr>
            <w:tcW w:w="1057" w:type="dxa"/>
          </w:tcPr>
          <w:p w14:paraId="2468B9C2" w14:textId="659A1520" w:rsidR="00BF34DC" w:rsidRP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oore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Moore&lt;/Author&gt;&lt;Year&gt;1976&lt;/Year&gt;&lt;RecNum&gt;1195&lt;/RecNum&gt;&lt;DisplayText&gt;[5]&lt;/DisplayText&gt;&lt;record&gt;&lt;rec-number&gt;1195&lt;/rec-number&gt;&lt;foreign-keys&gt;&lt;key app="EN" db-id="rfdadf5awt5a51ee9d9xr5wbrz9ewszr5p0s" timestamp="1611058770"&gt;1195&lt;/key&gt;&lt;/foreign-keys&gt;&lt;ref-type name="Journal Article"&gt;17&lt;/ref-type&gt;&lt;contributors&gt;&lt;authors&gt;&lt;author&gt;Moore, T. J.&lt;/author&gt;&lt;author&gt;Dluhy, R. G.&lt;/author&gt;&lt;author&gt;Williams, G. H.&lt;/author&gt;&lt;author&gt;Cain, J. P.&lt;/author&gt;&lt;/authors&gt;&lt;/contributors&gt;&lt;titles&gt;&lt;title&gt;Nelson&amp;apos;s syndrome: frequency, prognosis, and effect of prior pituitary irradiation&lt;/title&gt;&lt;secondary-title&gt;Ann Intern Med&lt;/secondary-title&gt;&lt;/titles&gt;&lt;periodical&gt;&lt;full-title&gt;Ann Intern Med&lt;/full-title&gt;&lt;/periodical&gt;&lt;pages&gt;731-4&lt;/pages&gt;&lt;volume&gt;85&lt;/volume&gt;&lt;number&gt;6&lt;/number&gt;&lt;keywords&gt;&lt;keyword&gt;Adolescent&lt;/keyword&gt;&lt;keyword&gt;Adrenalectomy/*adverse effects&lt;/keyword&gt;&lt;keyword&gt;Adult&lt;/keyword&gt;&lt;keyword&gt;Aged&lt;/keyword&gt;&lt;keyword&gt;Cushing Syndrome/*surgery&lt;/keyword&gt;&lt;keyword&gt;Female&lt;/keyword&gt;&lt;keyword&gt;Follow-Up Studies&lt;/keyword&gt;&lt;keyword&gt;Humans&lt;/keyword&gt;&lt;keyword&gt;Male&lt;/keyword&gt;&lt;keyword&gt;Melanosis/complications&lt;/keyword&gt;&lt;keyword&gt;Middle Aged&lt;/keyword&gt;&lt;keyword&gt;Pituitary Gland/*radiation effects&lt;/keyword&gt;&lt;keyword&gt;Pituitary Neoplasms/complications/diagnostic imaging/*etiology&lt;/keyword&gt;&lt;keyword&gt;Prognosis&lt;/keyword&gt;&lt;keyword&gt;Radiography&lt;/keyword&gt;&lt;keyword&gt;Syndrome&lt;/keyword&gt;&lt;/keywords&gt;&lt;dates&gt;&lt;year&gt;1976&lt;/year&gt;&lt;pub-dates&gt;&lt;date&gt;Dec&lt;/date&gt;&lt;/pub-dates&gt;&lt;/dates&gt;&lt;isbn&gt;0003-4819 (Print)&amp;#xD;0003-4819 (Linking)&lt;/isbn&gt;&lt;accession-num&gt;999109&lt;/accession-num&gt;&lt;urls&gt;&lt;related-urls&gt;&lt;url&gt;https://www.ncbi.nlm.nih.gov/pubmed/999109&lt;/url&gt;&lt;url&gt;https://annals.org/aim/article-abstract/690738/nelson-s-syndrome-frequency-prognosis-effect-prior-pituitary-irradiation?volume=85&amp;amp;issue=6&amp;amp;page=731&lt;/url&gt;&lt;/related-urls&gt;&lt;/urls&gt;&lt;electronic-resource-num&gt;10.7326/0003-4819-85-6-731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5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60AB0178" w14:textId="3F9BF055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21 M</w:t>
            </w:r>
          </w:p>
        </w:tc>
        <w:tc>
          <w:tcPr>
            <w:tcW w:w="871" w:type="dxa"/>
          </w:tcPr>
          <w:p w14:paraId="1B644910" w14:textId="77777777" w:rsidR="00BF34DC" w:rsidRPr="00BF34DC" w:rsidRDefault="00BF34DC" w:rsidP="00BF34DC">
            <w:pPr>
              <w:rPr>
                <w:sz w:val="18"/>
                <w:szCs w:val="18"/>
              </w:rPr>
            </w:pPr>
          </w:p>
        </w:tc>
        <w:tc>
          <w:tcPr>
            <w:tcW w:w="990" w:type="dxa"/>
          </w:tcPr>
          <w:p w14:paraId="5C5FC3CB" w14:textId="77777777" w:rsidR="00BF34DC" w:rsidRPr="00FC12D1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976</w:t>
            </w:r>
          </w:p>
          <w:p w14:paraId="7153B6F0" w14:textId="77777777" w:rsidR="00BF34DC" w:rsidRPr="00BF34DC" w:rsidRDefault="00BF34DC" w:rsidP="00BF34DC">
            <w:pPr>
              <w:rPr>
                <w:sz w:val="18"/>
                <w:szCs w:val="18"/>
              </w:rPr>
            </w:pPr>
          </w:p>
        </w:tc>
        <w:tc>
          <w:tcPr>
            <w:tcW w:w="856" w:type="dxa"/>
          </w:tcPr>
          <w:p w14:paraId="339E0402" w14:textId="60E7378F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9 </w:t>
            </w:r>
          </w:p>
        </w:tc>
        <w:tc>
          <w:tcPr>
            <w:tcW w:w="1464" w:type="dxa"/>
          </w:tcPr>
          <w:p w14:paraId="500C8D14" w14:textId="77777777" w:rsidR="00BF34DC" w:rsidRPr="00BF34DC" w:rsidRDefault="00BF34DC" w:rsidP="00BF34DC">
            <w:pPr>
              <w:rPr>
                <w:sz w:val="18"/>
                <w:szCs w:val="18"/>
              </w:rPr>
            </w:pPr>
          </w:p>
        </w:tc>
        <w:tc>
          <w:tcPr>
            <w:tcW w:w="679" w:type="dxa"/>
          </w:tcPr>
          <w:p w14:paraId="0C8D15A1" w14:textId="77777777" w:rsidR="00BF34DC" w:rsidRPr="00BF34DC" w:rsidRDefault="00BF34DC" w:rsidP="00BF34DC">
            <w:pPr>
              <w:rPr>
                <w:sz w:val="18"/>
                <w:szCs w:val="18"/>
              </w:rPr>
            </w:pPr>
          </w:p>
        </w:tc>
        <w:tc>
          <w:tcPr>
            <w:tcW w:w="656" w:type="dxa"/>
          </w:tcPr>
          <w:p w14:paraId="1B838168" w14:textId="77777777" w:rsidR="00BF34DC" w:rsidRPr="00BF34DC" w:rsidRDefault="00BF34DC" w:rsidP="00BF34DC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1F0823F0" w14:textId="214B499C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Yes</w:t>
            </w:r>
          </w:p>
        </w:tc>
        <w:tc>
          <w:tcPr>
            <w:tcW w:w="1466" w:type="dxa"/>
          </w:tcPr>
          <w:p w14:paraId="6053A549" w14:textId="77777777" w:rsid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Cerebral cortex</w:t>
            </w:r>
          </w:p>
          <w:p w14:paraId="03F8C388" w14:textId="77777777" w:rsid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S</w:t>
            </w:r>
            <w:r w:rsidRPr="00FC12D1">
              <w:rPr>
                <w:sz w:val="18"/>
                <w:szCs w:val="18"/>
              </w:rPr>
              <w:t>pinal cord</w:t>
            </w:r>
          </w:p>
          <w:p w14:paraId="165767A9" w14:textId="7971DBFE" w:rsidR="00BF34DC" w:rsidRP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L</w:t>
            </w:r>
            <w:r w:rsidRPr="00FC12D1">
              <w:rPr>
                <w:sz w:val="18"/>
                <w:szCs w:val="18"/>
              </w:rPr>
              <w:t>iver (autopsy)</w:t>
            </w:r>
          </w:p>
        </w:tc>
        <w:tc>
          <w:tcPr>
            <w:tcW w:w="2324" w:type="dxa"/>
          </w:tcPr>
          <w:p w14:paraId="32307E16" w14:textId="2011AA31" w:rsidR="00BF34DC" w:rsidRP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</w:t>
            </w:r>
            <w:r w:rsidRPr="00FC12D1">
              <w:rPr>
                <w:sz w:val="18"/>
                <w:szCs w:val="18"/>
              </w:rPr>
              <w:t>drenalectomy</w:t>
            </w:r>
          </w:p>
        </w:tc>
        <w:tc>
          <w:tcPr>
            <w:tcW w:w="1591" w:type="dxa"/>
          </w:tcPr>
          <w:p w14:paraId="0961D49B" w14:textId="60BAEAA6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Deceased 3 years after </w:t>
            </w:r>
          </w:p>
        </w:tc>
      </w:tr>
      <w:tr w:rsidR="002C052F" w:rsidRPr="00BF34DC" w14:paraId="7D07B57C" w14:textId="77777777" w:rsidTr="002C052F">
        <w:tc>
          <w:tcPr>
            <w:tcW w:w="1057" w:type="dxa"/>
          </w:tcPr>
          <w:p w14:paraId="1279BE02" w14:textId="451FCADA" w:rsidR="00BF34DC" w:rsidRP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Kaiser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LYWlzZXI8L0F1dGhvcj48WWVhcj4xOTgzPC9ZZWFyPjxS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</w:fldData>
              </w:fldChar>
            </w:r>
            <w:r w:rsidR="000D025A">
              <w:rPr>
                <w:sz w:val="18"/>
                <w:szCs w:val="18"/>
              </w:rPr>
              <w:instrText xml:space="preserve"> ADDIN EN.CITE </w:instrText>
            </w:r>
            <w:r w:rsidR="000D025A">
              <w:rPr>
                <w:sz w:val="18"/>
                <w:szCs w:val="18"/>
              </w:rPr>
              <w:fldChar w:fldCharType="begin">
                <w:fldData xml:space="preserve">PEVuZE5vdGU+PENpdGU+PEF1dGhvcj5LYWlzZXI8L0F1dGhvcj48WWVhcj4xOTgzPC9ZZWFyPjxS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</w:fldData>
              </w:fldChar>
            </w:r>
            <w:r w:rsidR="000D025A">
              <w:rPr>
                <w:sz w:val="18"/>
                <w:szCs w:val="18"/>
              </w:rPr>
              <w:instrText xml:space="preserve"> ADDIN EN.CITE.DATA </w:instrText>
            </w:r>
            <w:r w:rsidR="000D025A">
              <w:rPr>
                <w:sz w:val="18"/>
                <w:szCs w:val="18"/>
              </w:rPr>
            </w:r>
            <w:r w:rsidR="000D025A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6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637B1FE7" w14:textId="5AB454BD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7F</w:t>
            </w:r>
          </w:p>
        </w:tc>
        <w:tc>
          <w:tcPr>
            <w:tcW w:w="871" w:type="dxa"/>
          </w:tcPr>
          <w:p w14:paraId="0583BE35" w14:textId="1C543AE6" w:rsidR="00BF34DC" w:rsidRPr="00BF34DC" w:rsidRDefault="000D6DD2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</w:t>
            </w:r>
            <w:r w:rsidR="00BF34DC" w:rsidRPr="00FC12D1">
              <w:rPr>
                <w:sz w:val="18"/>
                <w:szCs w:val="18"/>
              </w:rPr>
              <w:t>acro</w:t>
            </w:r>
          </w:p>
        </w:tc>
        <w:tc>
          <w:tcPr>
            <w:tcW w:w="990" w:type="dxa"/>
          </w:tcPr>
          <w:p w14:paraId="2A24B033" w14:textId="1F41C19E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974</w:t>
            </w:r>
          </w:p>
        </w:tc>
        <w:tc>
          <w:tcPr>
            <w:tcW w:w="856" w:type="dxa"/>
          </w:tcPr>
          <w:p w14:paraId="5C88702A" w14:textId="38AD8A03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5 </w:t>
            </w:r>
          </w:p>
        </w:tc>
        <w:tc>
          <w:tcPr>
            <w:tcW w:w="1464" w:type="dxa"/>
          </w:tcPr>
          <w:p w14:paraId="7943DAB7" w14:textId="74947718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n/a</w:t>
            </w:r>
          </w:p>
        </w:tc>
        <w:tc>
          <w:tcPr>
            <w:tcW w:w="679" w:type="dxa"/>
          </w:tcPr>
          <w:p w14:paraId="3B2A880E" w14:textId="7EA9C408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n/a</w:t>
            </w:r>
          </w:p>
        </w:tc>
        <w:tc>
          <w:tcPr>
            <w:tcW w:w="656" w:type="dxa"/>
          </w:tcPr>
          <w:p w14:paraId="69B25860" w14:textId="77777777" w:rsidR="00BF34DC" w:rsidRPr="00BF34DC" w:rsidRDefault="00BF34DC" w:rsidP="00BF34DC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79F54C2A" w14:textId="51D271E6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Yes</w:t>
            </w:r>
          </w:p>
        </w:tc>
        <w:tc>
          <w:tcPr>
            <w:tcW w:w="1466" w:type="dxa"/>
          </w:tcPr>
          <w:p w14:paraId="11685C4D" w14:textId="77777777" w:rsid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Liver</w:t>
            </w:r>
          </w:p>
          <w:p w14:paraId="6BA99DFB" w14:textId="77777777" w:rsid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L</w:t>
            </w:r>
            <w:r w:rsidRPr="00FC12D1">
              <w:rPr>
                <w:sz w:val="18"/>
                <w:szCs w:val="18"/>
              </w:rPr>
              <w:t>ung</w:t>
            </w:r>
          </w:p>
          <w:p w14:paraId="5277D9AC" w14:textId="651EA63C" w:rsidR="00BF34DC" w:rsidRP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B</w:t>
            </w:r>
            <w:r w:rsidRPr="00FC12D1">
              <w:rPr>
                <w:sz w:val="18"/>
                <w:szCs w:val="18"/>
              </w:rPr>
              <w:t>one</w:t>
            </w:r>
          </w:p>
        </w:tc>
        <w:tc>
          <w:tcPr>
            <w:tcW w:w="2324" w:type="dxa"/>
          </w:tcPr>
          <w:p w14:paraId="63DC35F8" w14:textId="77777777" w:rsidR="00BF34DC" w:rsidRPr="00FC12D1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Craniotomy</w:t>
            </w:r>
          </w:p>
          <w:p w14:paraId="120F53B2" w14:textId="77777777" w:rsidR="00BF34DC" w:rsidRPr="00FC12D1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Bilateral adrenalectomy (initially) </w:t>
            </w:r>
          </w:p>
          <w:p w14:paraId="5AE68369" w14:textId="710A9D04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C</w:t>
            </w:r>
            <w:r w:rsidRPr="00FC12D1">
              <w:rPr>
                <w:sz w:val="18"/>
                <w:szCs w:val="18"/>
              </w:rPr>
              <w:t xml:space="preserve">hemotherapy </w:t>
            </w:r>
            <w:r>
              <w:rPr>
                <w:sz w:val="18"/>
                <w:szCs w:val="18"/>
              </w:rPr>
              <w:t xml:space="preserve">with cyclophosphamide, 5-FU, </w:t>
            </w:r>
            <w:proofErr w:type="spellStart"/>
            <w:r>
              <w:rPr>
                <w:sz w:val="18"/>
                <w:szCs w:val="18"/>
              </w:rPr>
              <w:t>adriamycin</w:t>
            </w:r>
            <w:proofErr w:type="spellEnd"/>
          </w:p>
        </w:tc>
        <w:tc>
          <w:tcPr>
            <w:tcW w:w="1591" w:type="dxa"/>
          </w:tcPr>
          <w:p w14:paraId="584C2A82" w14:textId="3F369BFD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Alive with met</w:t>
            </w:r>
            <w:r>
              <w:rPr>
                <w:sz w:val="18"/>
                <w:szCs w:val="18"/>
              </w:rPr>
              <w:t>astase</w:t>
            </w:r>
            <w:r w:rsidRPr="00FC12D1">
              <w:rPr>
                <w:sz w:val="18"/>
                <w:szCs w:val="18"/>
              </w:rPr>
              <w:t>s at 6 year follow up</w:t>
            </w:r>
          </w:p>
        </w:tc>
      </w:tr>
      <w:tr w:rsidR="002C052F" w:rsidRPr="00BF34DC" w14:paraId="0FC2066E" w14:textId="77777777" w:rsidTr="002C052F">
        <w:tc>
          <w:tcPr>
            <w:tcW w:w="1057" w:type="dxa"/>
          </w:tcPr>
          <w:p w14:paraId="2BCA4458" w14:textId="3533C041" w:rsidR="00BF34DC" w:rsidRP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 xml:space="preserve">Zafar 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Zafar&lt;/Author&gt;&lt;Year&gt;1984&lt;/Year&gt;&lt;RecNum&gt;1172&lt;/RecNum&gt;&lt;DisplayText&gt;[7]&lt;/DisplayText&gt;&lt;record&gt;&lt;rec-number&gt;1172&lt;/rec-number&gt;&lt;foreign-keys&gt;&lt;key app="EN" db-id="rfdadf5awt5a51ee9d9xr5wbrz9ewszr5p0s" timestamp="1611058707"&gt;1172&lt;/key&gt;&lt;/foreign-keys&gt;&lt;ref-type name="Journal Article"&gt;17&lt;/ref-type&gt;&lt;contributors&gt;&lt;authors&gt;&lt;author&gt;Zafar, M. S.&lt;/author&gt;&lt;author&gt;Mellinger, R. C.&lt;/author&gt;&lt;author&gt;Chason, J. L.&lt;/author&gt;&lt;/authors&gt;&lt;/contributors&gt;&lt;titles&gt;&lt;title&gt;Cushing&amp;apos;s disease due to pituitary carcinoma&lt;/title&gt;&lt;secondary-title&gt;Henry Ford Hosp Med J&lt;/secondary-title&gt;&lt;/titles&gt;&lt;periodical&gt;&lt;full-title&gt;Henry Ford Hosp Med J&lt;/full-title&gt;&lt;/periodical&gt;&lt;pages&gt;61-6&lt;/pages&gt;&lt;volume&gt;32&lt;/volume&gt;&lt;number&gt;1&lt;/number&gt;&lt;keywords&gt;&lt;keyword&gt;Carcinoma/*complications/diagnosis&lt;/keyword&gt;&lt;keyword&gt;Cushing Syndrome/*etiology&lt;/keyword&gt;&lt;keyword&gt;Humans&lt;/keyword&gt;&lt;keyword&gt;Male&lt;/keyword&gt;&lt;keyword&gt;Middle Aged&lt;/keyword&gt;&lt;keyword&gt;Neoplasm Metastasis&lt;/keyword&gt;&lt;keyword&gt;Pituitary Neoplasms/*complications/diagnosis&lt;/keyword&gt;&lt;/keywords&gt;&lt;dates&gt;&lt;year&gt;1984&lt;/year&gt;&lt;/dates&gt;&lt;isbn&gt;0018-0416 (Print)&amp;#xD;0018-0416 (Linking)&lt;/isbn&gt;&lt;accession-num&gt;6746304&lt;/accession-num&gt;&lt;urls&gt;&lt;related-urls&gt;&lt;url&gt;https://www.ncbi.nlm.nih.gov/pubmed/6746304&lt;/url&gt;&lt;/related-urls&gt;&lt;/urls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7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09ACA5D6" w14:textId="1235A035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60 M</w:t>
            </w:r>
          </w:p>
        </w:tc>
        <w:tc>
          <w:tcPr>
            <w:tcW w:w="871" w:type="dxa"/>
          </w:tcPr>
          <w:p w14:paraId="3F62A941" w14:textId="77777777" w:rsidR="00BF34DC" w:rsidRPr="00BF34DC" w:rsidRDefault="00BF34DC" w:rsidP="00BF34DC">
            <w:pPr>
              <w:rPr>
                <w:sz w:val="18"/>
                <w:szCs w:val="18"/>
              </w:rPr>
            </w:pPr>
          </w:p>
        </w:tc>
        <w:tc>
          <w:tcPr>
            <w:tcW w:w="990" w:type="dxa"/>
          </w:tcPr>
          <w:p w14:paraId="47040A64" w14:textId="2E4FDB82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984</w:t>
            </w:r>
          </w:p>
        </w:tc>
        <w:tc>
          <w:tcPr>
            <w:tcW w:w="856" w:type="dxa"/>
          </w:tcPr>
          <w:p w14:paraId="010F67C3" w14:textId="77777777" w:rsidR="00BF34DC" w:rsidRPr="00BF34DC" w:rsidRDefault="00BF34DC" w:rsidP="00BF34DC">
            <w:pPr>
              <w:rPr>
                <w:sz w:val="18"/>
                <w:szCs w:val="18"/>
              </w:rPr>
            </w:pPr>
          </w:p>
        </w:tc>
        <w:tc>
          <w:tcPr>
            <w:tcW w:w="1464" w:type="dxa"/>
          </w:tcPr>
          <w:p w14:paraId="470C579D" w14:textId="77777777" w:rsidR="00BF34DC" w:rsidRPr="00BF34DC" w:rsidRDefault="00BF34DC" w:rsidP="00BF34DC">
            <w:pPr>
              <w:rPr>
                <w:sz w:val="18"/>
                <w:szCs w:val="18"/>
              </w:rPr>
            </w:pPr>
          </w:p>
        </w:tc>
        <w:tc>
          <w:tcPr>
            <w:tcW w:w="679" w:type="dxa"/>
          </w:tcPr>
          <w:p w14:paraId="3F8A0F95" w14:textId="722CB5BB" w:rsidR="00BF34DC" w:rsidRPr="00BF34DC" w:rsidRDefault="000D6DD2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</w:t>
            </w:r>
            <w:r w:rsidR="00BF34DC" w:rsidRPr="00FC12D1">
              <w:rPr>
                <w:sz w:val="18"/>
                <w:szCs w:val="18"/>
              </w:rPr>
              <w:t>/a</w:t>
            </w:r>
          </w:p>
        </w:tc>
        <w:tc>
          <w:tcPr>
            <w:tcW w:w="656" w:type="dxa"/>
          </w:tcPr>
          <w:p w14:paraId="2E849B80" w14:textId="77777777" w:rsidR="00BF34DC" w:rsidRPr="00BF34DC" w:rsidRDefault="00BF34DC" w:rsidP="00BF34DC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304E4535" w14:textId="78D6D175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Yes</w:t>
            </w:r>
          </w:p>
        </w:tc>
        <w:tc>
          <w:tcPr>
            <w:tcW w:w="1466" w:type="dxa"/>
          </w:tcPr>
          <w:p w14:paraId="642E68E4" w14:textId="77777777" w:rsidR="00BF34DC" w:rsidRPr="00FC12D1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P</w:t>
            </w:r>
            <w:r w:rsidRPr="00FC12D1">
              <w:rPr>
                <w:sz w:val="18"/>
                <w:szCs w:val="18"/>
              </w:rPr>
              <w:t>ons</w:t>
            </w:r>
          </w:p>
          <w:p w14:paraId="45C1D593" w14:textId="637AE88A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S</w:t>
            </w:r>
            <w:r w:rsidRPr="00FC12D1">
              <w:rPr>
                <w:sz w:val="18"/>
                <w:szCs w:val="18"/>
              </w:rPr>
              <w:t>pinal cord (</w:t>
            </w:r>
            <w:proofErr w:type="gramStart"/>
            <w:r w:rsidRPr="00FC12D1">
              <w:rPr>
                <w:sz w:val="18"/>
                <w:szCs w:val="18"/>
              </w:rPr>
              <w:t>post mortem</w:t>
            </w:r>
            <w:proofErr w:type="gramEnd"/>
            <w:r w:rsidRPr="00FC12D1">
              <w:rPr>
                <w:sz w:val="18"/>
                <w:szCs w:val="18"/>
              </w:rPr>
              <w:t>)</w:t>
            </w:r>
          </w:p>
        </w:tc>
        <w:tc>
          <w:tcPr>
            <w:tcW w:w="2324" w:type="dxa"/>
          </w:tcPr>
          <w:p w14:paraId="382B41A5" w14:textId="77777777" w:rsidR="00BF34DC" w:rsidRPr="00BF34DC" w:rsidRDefault="00BF34DC" w:rsidP="00BF34DC">
            <w:pPr>
              <w:rPr>
                <w:sz w:val="18"/>
                <w:szCs w:val="18"/>
              </w:rPr>
            </w:pPr>
          </w:p>
        </w:tc>
        <w:tc>
          <w:tcPr>
            <w:tcW w:w="1591" w:type="dxa"/>
          </w:tcPr>
          <w:p w14:paraId="6E82173A" w14:textId="7D37DDAE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60 M</w:t>
            </w:r>
          </w:p>
        </w:tc>
      </w:tr>
      <w:tr w:rsidR="002C052F" w:rsidRPr="00BF34DC" w14:paraId="5D532DE3" w14:textId="77777777" w:rsidTr="002C052F">
        <w:tc>
          <w:tcPr>
            <w:tcW w:w="1057" w:type="dxa"/>
          </w:tcPr>
          <w:p w14:paraId="217D7544" w14:textId="0C8169DC" w:rsidR="00BF34DC" w:rsidRPr="00BF34DC" w:rsidRDefault="00BF34DC" w:rsidP="00BF34DC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abrilove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Gabrilove&lt;/Author&gt;&lt;Year&gt;1986&lt;/Year&gt;&lt;RecNum&gt;1192&lt;/RecNum&gt;&lt;DisplayText&gt;[8]&lt;/DisplayText&gt;&lt;record&gt;&lt;rec-number&gt;1192&lt;/rec-number&gt;&lt;foreign-keys&gt;&lt;key app="EN" db-id="rfdadf5awt5a51ee9d9xr5wbrz9ewszr5p0s" timestamp="1611058753"&gt;1192&lt;/key&gt;&lt;/foreign-keys&gt;&lt;ref-type name="Journal Article"&gt;17&lt;/ref-type&gt;&lt;contributors&gt;&lt;authors&gt;&lt;author&gt;Gabrilove, J. L.&lt;/author&gt;&lt;author&gt;Anderson, P. J.&lt;/author&gt;&lt;author&gt;Halmi, N. S.&lt;/author&gt;&lt;/authors&gt;&lt;/contributors&gt;&lt;titles&gt;&lt;title&gt;Pituitary pro-opiomelanocortin-cell carcinoma occurring in conjunction with a glioblastoma in a patient with Cushing&amp;apos;s disease and subsequent Nelson&amp;apos;s syndrome&lt;/title&gt;&lt;secondary-title&gt;Clin Endocrinol (Oxf)&lt;/secondary-title&gt;&lt;/titles&gt;&lt;periodical&gt;&lt;full-title&gt;Clin Endocrinol (Oxf)&lt;/full-title&gt;&lt;/periodical&gt;&lt;pages&gt;117-26&lt;/pages&gt;&lt;volume&gt;25&lt;/volume&gt;&lt;number&gt;2&lt;/number&gt;&lt;keywords&gt;&lt;keyword&gt;Adrenalectomy&lt;/keyword&gt;&lt;keyword&gt;Adrenocorticotropic Hormone/analysis&lt;/keyword&gt;&lt;keyword&gt;Adult&lt;/keyword&gt;&lt;keyword&gt;Brain Neoplasms/*complications&lt;/keyword&gt;&lt;keyword&gt;Cushing Syndrome/complications&lt;/keyword&gt;&lt;keyword&gt;Endorphins/analysis&lt;/keyword&gt;&lt;keyword&gt;Glioma/*complications&lt;/keyword&gt;&lt;keyword&gt;Humans&lt;/keyword&gt;&lt;keyword&gt;Male&lt;/keyword&gt;&lt;keyword&gt;Melanocyte-Stimulating Hormones/analysis&lt;/keyword&gt;&lt;keyword&gt;Nelson Syndrome/complications&lt;/keyword&gt;&lt;keyword&gt;*Neoplasms, Multiple Primary&lt;/keyword&gt;&lt;keyword&gt;Pituitary Neoplasms/analysis/complications/*metabolism&lt;/keyword&gt;&lt;keyword&gt;Pro-Opiomelanocortin/*metabolism&lt;/keyword&gt;&lt;keyword&gt;beta-Endorphin&lt;/keyword&gt;&lt;keyword&gt;beta-Lipotropin/analysis&lt;/keyword&gt;&lt;/keywords&gt;&lt;dates&gt;&lt;year&gt;1986&lt;/year&gt;&lt;pub-dates&gt;&lt;date&gt;Aug&lt;/date&gt;&lt;/pub-dates&gt;&lt;/dates&gt;&lt;isbn&gt;0300-0664 (Print)&amp;#xD;0300-0664 (Linking)&lt;/isbn&gt;&lt;accession-num&gt;3024876&lt;/accession-num&gt;&lt;urls&gt;&lt;related-urls&gt;&lt;url&gt;https://www.ncbi.nlm.nih.gov/pubmed/3024876&lt;/url&gt;&lt;url&gt;https://onlinelibrary-wiley-com.ezp.lib.unimelb.edu.au/doi/pdf/10.1111/j.1365-2265.1986.tb01672.x&lt;/url&gt;&lt;/related-urls&gt;&lt;/urls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8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65087A3B" w14:textId="147AECE6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37 M</w:t>
            </w:r>
          </w:p>
        </w:tc>
        <w:tc>
          <w:tcPr>
            <w:tcW w:w="871" w:type="dxa"/>
          </w:tcPr>
          <w:p w14:paraId="1146230C" w14:textId="4ADEF4D1" w:rsidR="00BF34DC" w:rsidRP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</w:t>
            </w:r>
            <w:r w:rsidRPr="00FC12D1">
              <w:rPr>
                <w:sz w:val="18"/>
                <w:szCs w:val="18"/>
              </w:rPr>
              <w:t>acro</w:t>
            </w:r>
          </w:p>
        </w:tc>
        <w:tc>
          <w:tcPr>
            <w:tcW w:w="990" w:type="dxa"/>
          </w:tcPr>
          <w:p w14:paraId="4ABB2F44" w14:textId="6662D7C8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967</w:t>
            </w:r>
          </w:p>
        </w:tc>
        <w:tc>
          <w:tcPr>
            <w:tcW w:w="856" w:type="dxa"/>
          </w:tcPr>
          <w:p w14:paraId="0A112E7B" w14:textId="78FCF609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5 </w:t>
            </w:r>
          </w:p>
        </w:tc>
        <w:tc>
          <w:tcPr>
            <w:tcW w:w="1464" w:type="dxa"/>
          </w:tcPr>
          <w:p w14:paraId="1B77A411" w14:textId="77777777" w:rsidR="00BF34DC" w:rsidRPr="00FC12D1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proofErr w:type="spellStart"/>
            <w:r w:rsidRPr="00FC12D1">
              <w:rPr>
                <w:sz w:val="18"/>
                <w:szCs w:val="18"/>
              </w:rPr>
              <w:t>Cushingnoid</w:t>
            </w:r>
            <w:proofErr w:type="spellEnd"/>
            <w:r w:rsidRPr="00FC12D1">
              <w:rPr>
                <w:sz w:val="18"/>
                <w:szCs w:val="18"/>
              </w:rPr>
              <w:t xml:space="preserve"> feature</w:t>
            </w:r>
          </w:p>
          <w:p w14:paraId="57DDF020" w14:textId="77777777" w:rsidR="00BF34DC" w:rsidRPr="00FC12D1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P</w:t>
            </w:r>
            <w:r w:rsidRPr="00FC12D1">
              <w:rPr>
                <w:sz w:val="18"/>
                <w:szCs w:val="18"/>
              </w:rPr>
              <w:t>roximal myopathy</w:t>
            </w:r>
          </w:p>
          <w:p w14:paraId="7851CE31" w14:textId="77777777" w:rsidR="00BF34DC" w:rsidRPr="00FC12D1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Osteoporosis,</w:t>
            </w:r>
          </w:p>
          <w:p w14:paraId="5030D1F1" w14:textId="75603472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-Hypertension </w:t>
            </w:r>
          </w:p>
        </w:tc>
        <w:tc>
          <w:tcPr>
            <w:tcW w:w="679" w:type="dxa"/>
          </w:tcPr>
          <w:p w14:paraId="7BF2D94C" w14:textId="06C8E2FE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n/a</w:t>
            </w:r>
          </w:p>
        </w:tc>
        <w:tc>
          <w:tcPr>
            <w:tcW w:w="656" w:type="dxa"/>
          </w:tcPr>
          <w:p w14:paraId="2E873524" w14:textId="77777777" w:rsidR="00BF34DC" w:rsidRPr="00BF34DC" w:rsidRDefault="00BF34DC" w:rsidP="00BF34DC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140E7BB9" w14:textId="63B8DB33" w:rsidR="00BF34DC" w:rsidRP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</w:t>
            </w:r>
            <w:r w:rsidRPr="00FC12D1">
              <w:rPr>
                <w:sz w:val="18"/>
                <w:szCs w:val="18"/>
              </w:rPr>
              <w:t>o</w:t>
            </w:r>
          </w:p>
        </w:tc>
        <w:tc>
          <w:tcPr>
            <w:tcW w:w="1466" w:type="dxa"/>
          </w:tcPr>
          <w:p w14:paraId="45BE24D2" w14:textId="77777777" w:rsidR="00BF34DC" w:rsidRDefault="00BF34DC" w:rsidP="00BF34DC">
            <w:pPr>
              <w:rPr>
                <w:sz w:val="18"/>
                <w:szCs w:val="18"/>
              </w:rPr>
            </w:pPr>
            <w:r w:rsidRPr="00B84A02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F</w:t>
            </w:r>
            <w:r w:rsidRPr="00B84A02">
              <w:rPr>
                <w:sz w:val="18"/>
                <w:szCs w:val="18"/>
              </w:rPr>
              <w:t>ront</w:t>
            </w:r>
            <w:r>
              <w:rPr>
                <w:sz w:val="18"/>
                <w:szCs w:val="18"/>
              </w:rPr>
              <w:t>al</w:t>
            </w:r>
            <w:r w:rsidRPr="00B84A02">
              <w:rPr>
                <w:sz w:val="18"/>
                <w:szCs w:val="18"/>
              </w:rPr>
              <w:t xml:space="preserve"> lobe</w:t>
            </w:r>
          </w:p>
          <w:p w14:paraId="2A975858" w14:textId="77777777" w:rsid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S</w:t>
            </w:r>
            <w:r w:rsidRPr="00B84A02">
              <w:rPr>
                <w:sz w:val="18"/>
                <w:szCs w:val="18"/>
              </w:rPr>
              <w:t>pinal cord</w:t>
            </w:r>
          </w:p>
          <w:p w14:paraId="0B24E976" w14:textId="77777777" w:rsid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C</w:t>
            </w:r>
            <w:r w:rsidRPr="00B84A02">
              <w:rPr>
                <w:sz w:val="18"/>
                <w:szCs w:val="18"/>
              </w:rPr>
              <w:t>ardiac</w:t>
            </w:r>
          </w:p>
          <w:p w14:paraId="221CFDE7" w14:textId="77777777" w:rsid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Li</w:t>
            </w:r>
            <w:r w:rsidRPr="00B84A02">
              <w:rPr>
                <w:sz w:val="18"/>
                <w:szCs w:val="18"/>
              </w:rPr>
              <w:t>ver</w:t>
            </w:r>
          </w:p>
          <w:p w14:paraId="0AAD334A" w14:textId="4D455CEF" w:rsidR="00BF34DC" w:rsidRP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P</w:t>
            </w:r>
            <w:r w:rsidRPr="00B84A02">
              <w:rPr>
                <w:sz w:val="18"/>
                <w:szCs w:val="18"/>
              </w:rPr>
              <w:t>ancreas</w:t>
            </w:r>
          </w:p>
        </w:tc>
        <w:tc>
          <w:tcPr>
            <w:tcW w:w="2324" w:type="dxa"/>
          </w:tcPr>
          <w:p w14:paraId="31955182" w14:textId="790B2ABE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Bilateral adrenalectomy (initial)</w:t>
            </w:r>
          </w:p>
        </w:tc>
        <w:tc>
          <w:tcPr>
            <w:tcW w:w="1591" w:type="dxa"/>
          </w:tcPr>
          <w:p w14:paraId="4864C7D6" w14:textId="3C73A6C5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Deceased after 10 month</w:t>
            </w:r>
            <w:r>
              <w:rPr>
                <w:sz w:val="18"/>
                <w:szCs w:val="18"/>
              </w:rPr>
              <w:t>s</w:t>
            </w:r>
          </w:p>
        </w:tc>
      </w:tr>
      <w:tr w:rsidR="002C052F" w:rsidRPr="00BF34DC" w14:paraId="691F6A0A" w14:textId="77777777" w:rsidTr="002C052F">
        <w:tc>
          <w:tcPr>
            <w:tcW w:w="1057" w:type="dxa"/>
          </w:tcPr>
          <w:p w14:paraId="5B1452CD" w14:textId="15FE13D7" w:rsidR="00BF34DC" w:rsidRPr="00BF34DC" w:rsidRDefault="00BF34DC" w:rsidP="00BF34DC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Nawata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OYXdhdGE8L0F1dGhvcj48WWVhcj4xOTkwPC9ZZWFyPjxS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</w:fldData>
              </w:fldChar>
            </w:r>
            <w:r w:rsidR="000D025A">
              <w:rPr>
                <w:sz w:val="18"/>
                <w:szCs w:val="18"/>
              </w:rPr>
              <w:instrText xml:space="preserve"> ADDIN EN.CITE </w:instrText>
            </w:r>
            <w:r w:rsidR="000D025A">
              <w:rPr>
                <w:sz w:val="18"/>
                <w:szCs w:val="18"/>
              </w:rPr>
              <w:fldChar w:fldCharType="begin">
                <w:fldData xml:space="preserve">PEVuZE5vdGU+PENpdGU+PEF1dGhvcj5OYXdhdGE8L0F1dGhvcj48WWVhcj4xOTkwPC9ZZWFyPjxS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</w:fldData>
              </w:fldChar>
            </w:r>
            <w:r w:rsidR="000D025A">
              <w:rPr>
                <w:sz w:val="18"/>
                <w:szCs w:val="18"/>
              </w:rPr>
              <w:instrText xml:space="preserve"> ADDIN EN.CITE.DATA </w:instrText>
            </w:r>
            <w:r w:rsidR="000D025A">
              <w:rPr>
                <w:sz w:val="18"/>
                <w:szCs w:val="18"/>
              </w:rPr>
            </w:r>
            <w:r w:rsidR="000D025A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9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35B96D8C" w14:textId="64D5191F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53 M</w:t>
            </w:r>
          </w:p>
        </w:tc>
        <w:tc>
          <w:tcPr>
            <w:tcW w:w="871" w:type="dxa"/>
          </w:tcPr>
          <w:p w14:paraId="25AC5CFE" w14:textId="5E31AA47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Macro</w:t>
            </w:r>
          </w:p>
        </w:tc>
        <w:tc>
          <w:tcPr>
            <w:tcW w:w="990" w:type="dxa"/>
          </w:tcPr>
          <w:p w14:paraId="60783A8A" w14:textId="325E54D6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978</w:t>
            </w:r>
          </w:p>
        </w:tc>
        <w:tc>
          <w:tcPr>
            <w:tcW w:w="856" w:type="dxa"/>
          </w:tcPr>
          <w:p w14:paraId="7F6A97CC" w14:textId="67E976EC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2 </w:t>
            </w:r>
          </w:p>
        </w:tc>
        <w:tc>
          <w:tcPr>
            <w:tcW w:w="1464" w:type="dxa"/>
          </w:tcPr>
          <w:p w14:paraId="374E5AE1" w14:textId="02842C22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Bitemporal hemianopia</w:t>
            </w:r>
          </w:p>
        </w:tc>
        <w:tc>
          <w:tcPr>
            <w:tcW w:w="679" w:type="dxa"/>
          </w:tcPr>
          <w:p w14:paraId="5401479F" w14:textId="239DB326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n/a</w:t>
            </w:r>
          </w:p>
        </w:tc>
        <w:tc>
          <w:tcPr>
            <w:tcW w:w="656" w:type="dxa"/>
          </w:tcPr>
          <w:p w14:paraId="50258F74" w14:textId="77777777" w:rsidR="00BF34DC" w:rsidRPr="00BF34DC" w:rsidRDefault="00BF34DC" w:rsidP="00BF34DC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4BFD362C" w14:textId="73EE8562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Yes </w:t>
            </w:r>
          </w:p>
        </w:tc>
        <w:tc>
          <w:tcPr>
            <w:tcW w:w="1466" w:type="dxa"/>
          </w:tcPr>
          <w:p w14:paraId="207FE382" w14:textId="77777777" w:rsidR="00BF34DC" w:rsidRPr="00FC12D1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Liver</w:t>
            </w:r>
          </w:p>
          <w:p w14:paraId="4C141871" w14:textId="6547C312" w:rsidR="00BF34DC" w:rsidRP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L</w:t>
            </w:r>
            <w:r w:rsidRPr="00FC12D1">
              <w:rPr>
                <w:sz w:val="18"/>
                <w:szCs w:val="18"/>
              </w:rPr>
              <w:t>ung</w:t>
            </w:r>
          </w:p>
        </w:tc>
        <w:tc>
          <w:tcPr>
            <w:tcW w:w="2324" w:type="dxa"/>
          </w:tcPr>
          <w:p w14:paraId="39FA7474" w14:textId="0D13895F" w:rsidR="00BF34DC" w:rsidRP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</w:t>
            </w:r>
            <w:r w:rsidRPr="00FC12D1">
              <w:rPr>
                <w:sz w:val="18"/>
                <w:szCs w:val="18"/>
              </w:rPr>
              <w:t>raniotomy</w:t>
            </w:r>
          </w:p>
        </w:tc>
        <w:tc>
          <w:tcPr>
            <w:tcW w:w="1591" w:type="dxa"/>
          </w:tcPr>
          <w:p w14:paraId="585251F8" w14:textId="4189B058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Deceased after 4 months</w:t>
            </w:r>
          </w:p>
        </w:tc>
      </w:tr>
      <w:tr w:rsidR="002C052F" w:rsidRPr="00BF34DC" w14:paraId="4583AAF2" w14:textId="77777777" w:rsidTr="002C052F">
        <w:tc>
          <w:tcPr>
            <w:tcW w:w="1057" w:type="dxa"/>
          </w:tcPr>
          <w:p w14:paraId="7533DE64" w14:textId="7FE1F661" w:rsidR="00BF34DC" w:rsidRP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Tonner 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Tonner&lt;/Author&gt;&lt;Year&gt;1992&lt;/Year&gt;&lt;RecNum&gt;1174&lt;/RecNum&gt;&lt;DisplayText&gt;[10]&lt;/DisplayText&gt;&lt;record&gt;&lt;rec-number&gt;1174&lt;/rec-number&gt;&lt;foreign-keys&gt;&lt;key app="EN" db-id="rfdadf5awt5a51ee9d9xr5wbrz9ewszr5p0s" timestamp="1611058707"&gt;1174&lt;/key&gt;&lt;/foreign-keys&gt;&lt;ref-type name="Journal Article"&gt;17&lt;/ref-type&gt;&lt;contributors&gt;&lt;authors&gt;&lt;author&gt;Tonner, D.&lt;/author&gt;&lt;author&gt;Belding, P.&lt;/author&gt;&lt;author&gt;Moore, S. A.&lt;/author&gt;&lt;author&gt;Schlechte, J. A.&lt;/author&gt;&lt;/authors&gt;&lt;/contributors&gt;&lt;auth-address&gt;Department of Internal Medicine, University of Iowa College of Medicine, Iowa City 52242.&lt;/auth-address&gt;&lt;titles&gt;&lt;title&gt;Intracranial dissemination of an ACTH secreting pituitary neoplasm--a case report and review of the literature&lt;/title&gt;&lt;secondary-title&gt;J Endocrinol Invest&lt;/secondary-title&gt;&lt;/titles&gt;&lt;periodical&gt;&lt;full-title&gt;J Endocrinol Invest&lt;/full-title&gt;&lt;/periodical&gt;&lt;pages&gt;387-91&lt;/pages&gt;&lt;volume&gt;15&lt;/volume&gt;&lt;number&gt;5&lt;/number&gt;&lt;keywords&gt;&lt;keyword&gt;Adenoma/*metabolism/pathology/secondary&lt;/keyword&gt;&lt;keyword&gt;Adrenocorticotropic Hormone/*metabolism&lt;/keyword&gt;&lt;keyword&gt;Brain Neoplasms/etiology&lt;/keyword&gt;&lt;keyword&gt;Cushing Syndrome/complications/pathology/surgery&lt;/keyword&gt;&lt;keyword&gt;Dexamethasone&lt;/keyword&gt;&lt;keyword&gt;Female&lt;/keyword&gt;&lt;keyword&gt;Humans&lt;/keyword&gt;&lt;keyword&gt;Magnetic Resonance Imaging&lt;/keyword&gt;&lt;keyword&gt;Middle Aged&lt;/keyword&gt;&lt;keyword&gt;Neoplasm Metastasis&lt;/keyword&gt;&lt;keyword&gt;Pituitary Neoplasms/*metabolism/pathology/secondary&lt;/keyword&gt;&lt;/keywords&gt;&lt;dates&gt;&lt;year&gt;1992&lt;/year&gt;&lt;pub-dates&gt;&lt;date&gt;May&lt;/date&gt;&lt;/pub-dates&gt;&lt;/dates&gt;&lt;isbn&gt;0391-4097 (Print)&amp;#xD;0391-4097 (Linking)&lt;/isbn&gt;&lt;accession-num&gt;1324266&lt;/accession-num&gt;&lt;urls&gt;&lt;related-urls&gt;&lt;url&gt;https://www.ncbi.nlm.nih.gov/pubmed/1324266&lt;/url&gt;&lt;url&gt;https://link-springer-com.ezp.lib.unimelb.edu.au/content/pdf/10.1007%2FBF03348759.pdf&lt;/url&gt;&lt;url&gt;https://link.springer.com/article/10.1007/BF03348759&lt;/url&gt;&lt;/related-urls&gt;&lt;/urls&gt;&lt;electronic-resource-num&gt;10.1007/BF03348759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0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61E79D95" w14:textId="611B2989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52 F</w:t>
            </w:r>
          </w:p>
        </w:tc>
        <w:tc>
          <w:tcPr>
            <w:tcW w:w="871" w:type="dxa"/>
          </w:tcPr>
          <w:p w14:paraId="0D9555B1" w14:textId="6A15651A" w:rsidR="00BF34DC" w:rsidRP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</w:t>
            </w:r>
            <w:r w:rsidRPr="00FC12D1">
              <w:rPr>
                <w:sz w:val="18"/>
                <w:szCs w:val="18"/>
              </w:rPr>
              <w:t>acro</w:t>
            </w:r>
          </w:p>
        </w:tc>
        <w:tc>
          <w:tcPr>
            <w:tcW w:w="990" w:type="dxa"/>
          </w:tcPr>
          <w:p w14:paraId="350524BE" w14:textId="51D48BB5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985</w:t>
            </w:r>
          </w:p>
        </w:tc>
        <w:tc>
          <w:tcPr>
            <w:tcW w:w="856" w:type="dxa"/>
          </w:tcPr>
          <w:p w14:paraId="215F64C4" w14:textId="620082DB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3</w:t>
            </w:r>
          </w:p>
        </w:tc>
        <w:tc>
          <w:tcPr>
            <w:tcW w:w="1464" w:type="dxa"/>
          </w:tcPr>
          <w:p w14:paraId="48A8FF2C" w14:textId="77777777" w:rsidR="00BF34DC" w:rsidRPr="00FC12D1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proofErr w:type="spellStart"/>
            <w:r w:rsidRPr="00FC12D1">
              <w:rPr>
                <w:sz w:val="18"/>
                <w:szCs w:val="18"/>
              </w:rPr>
              <w:t>Cushingnoid</w:t>
            </w:r>
            <w:proofErr w:type="spellEnd"/>
            <w:r w:rsidRPr="00FC12D1">
              <w:rPr>
                <w:sz w:val="18"/>
                <w:szCs w:val="18"/>
              </w:rPr>
              <w:t xml:space="preserve"> feature,</w:t>
            </w:r>
          </w:p>
          <w:p w14:paraId="63A98194" w14:textId="16521F3E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H</w:t>
            </w:r>
            <w:r w:rsidRPr="00FC12D1">
              <w:rPr>
                <w:sz w:val="18"/>
                <w:szCs w:val="18"/>
              </w:rPr>
              <w:t>ypertension</w:t>
            </w:r>
          </w:p>
        </w:tc>
        <w:tc>
          <w:tcPr>
            <w:tcW w:w="679" w:type="dxa"/>
          </w:tcPr>
          <w:p w14:paraId="78DCE474" w14:textId="4D97ACBD" w:rsidR="00BF34DC" w:rsidRPr="00BF34DC" w:rsidRDefault="000D6DD2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/a</w:t>
            </w:r>
          </w:p>
        </w:tc>
        <w:tc>
          <w:tcPr>
            <w:tcW w:w="656" w:type="dxa"/>
          </w:tcPr>
          <w:p w14:paraId="4D35203D" w14:textId="77777777" w:rsidR="00BF34DC" w:rsidRPr="00BF34DC" w:rsidRDefault="00BF34DC" w:rsidP="00BF34DC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0A22A5CC" w14:textId="4ECA9AF0" w:rsidR="00BF34DC" w:rsidRP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466" w:type="dxa"/>
          </w:tcPr>
          <w:p w14:paraId="3E6507E8" w14:textId="77777777" w:rsidR="00BF34DC" w:rsidRPr="00FC12D1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L</w:t>
            </w:r>
            <w:r w:rsidRPr="00FC12D1">
              <w:rPr>
                <w:sz w:val="18"/>
                <w:szCs w:val="18"/>
              </w:rPr>
              <w:t>eft cerebellum</w:t>
            </w:r>
          </w:p>
          <w:p w14:paraId="6E3F2A38" w14:textId="44ED2453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A</w:t>
            </w:r>
            <w:r w:rsidRPr="00FC12D1">
              <w:rPr>
                <w:sz w:val="18"/>
                <w:szCs w:val="18"/>
              </w:rPr>
              <w:t>nterior fossa (</w:t>
            </w:r>
            <w:proofErr w:type="gramStart"/>
            <w:r w:rsidRPr="00FC12D1">
              <w:rPr>
                <w:sz w:val="18"/>
                <w:szCs w:val="18"/>
              </w:rPr>
              <w:t>post mortem</w:t>
            </w:r>
            <w:proofErr w:type="gramEnd"/>
            <w:r w:rsidRPr="00FC12D1">
              <w:rPr>
                <w:sz w:val="18"/>
                <w:szCs w:val="18"/>
              </w:rPr>
              <w:t xml:space="preserve"> autopsy) </w:t>
            </w:r>
          </w:p>
        </w:tc>
        <w:tc>
          <w:tcPr>
            <w:tcW w:w="2324" w:type="dxa"/>
          </w:tcPr>
          <w:p w14:paraId="58976436" w14:textId="77777777" w:rsidR="00BF34DC" w:rsidRPr="00FC12D1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TSR x 1</w:t>
            </w:r>
          </w:p>
          <w:p w14:paraId="08439F82" w14:textId="42EC4036" w:rsidR="00BF34DC" w:rsidRP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K</w:t>
            </w:r>
            <w:r w:rsidRPr="00FC12D1">
              <w:rPr>
                <w:sz w:val="18"/>
                <w:szCs w:val="18"/>
              </w:rPr>
              <w:t>etoconazole</w:t>
            </w:r>
          </w:p>
        </w:tc>
        <w:tc>
          <w:tcPr>
            <w:tcW w:w="1591" w:type="dxa"/>
          </w:tcPr>
          <w:p w14:paraId="254AE6C4" w14:textId="7C68343A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Deceased 9 months post PC diagnosis</w:t>
            </w:r>
          </w:p>
        </w:tc>
      </w:tr>
      <w:tr w:rsidR="002C052F" w:rsidRPr="00BF34DC" w14:paraId="11F28511" w14:textId="77777777" w:rsidTr="002C052F">
        <w:tc>
          <w:tcPr>
            <w:tcW w:w="1057" w:type="dxa"/>
          </w:tcPr>
          <w:p w14:paraId="6741D32A" w14:textId="00BD8374" w:rsidR="00BF34DC" w:rsidRP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Frost 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Frost&lt;/Author&gt;&lt;Year&gt;1995&lt;/Year&gt;&lt;RecNum&gt;1236&lt;/RecNum&gt;&lt;DisplayText&gt;[11]&lt;/DisplayText&gt;&lt;record&gt;&lt;rec-number&gt;1236&lt;/rec-number&gt;&lt;foreign-keys&gt;&lt;key app="EN" db-id="rfdadf5awt5a51ee9d9xr5wbrz9ewszr5p0s" timestamp="1611058865"&gt;1236&lt;/key&gt;&lt;/foreign-keys&gt;&lt;ref-type name="Journal Article"&gt;17&lt;/ref-type&gt;&lt;contributors&gt;&lt;authors&gt;&lt;author&gt;Frost, A. R.&lt;/author&gt;&lt;author&gt;Tenner, S.&lt;/author&gt;&lt;author&gt;Tenner, M.&lt;/author&gt;&lt;author&gt;Rollhauser, C.&lt;/author&gt;&lt;author&gt;Tabbara, S. O.&lt;/author&gt;&lt;/authors&gt;&lt;/contributors&gt;&lt;auth-address&gt;Department of Pathology, George Washington University Hospital, Washington, DC 20037.&lt;/auth-address&gt;&lt;titles&gt;&lt;title&gt;ACTH-producing pituitary carcinoma presenting as the cauda equina syndrome&lt;/title&gt;&lt;secondary-title&gt;Arch Pathol Lab Med&lt;/secondary-title&gt;&lt;/titles&gt;&lt;periodical&gt;&lt;full-title&gt;Arch Pathol Lab Med&lt;/full-title&gt;&lt;/periodical&gt;&lt;pages&gt;93-6&lt;/pages&gt;&lt;volume&gt;119&lt;/volume&gt;&lt;number&gt;1&lt;/number&gt;&lt;keywords&gt;&lt;keyword&gt;Adrenocorticotropic Hormone/*biosynthesis&lt;/keyword&gt;&lt;keyword&gt;Adult&lt;/keyword&gt;&lt;keyword&gt;*Cauda Equina&lt;/keyword&gt;&lt;keyword&gt;Cushing Syndrome/*etiology&lt;/keyword&gt;&lt;keyword&gt;Diagnosis, Differential&lt;/keyword&gt;&lt;keyword&gt;Female&lt;/keyword&gt;&lt;keyword&gt;Humans&lt;/keyword&gt;&lt;keyword&gt;Nerve Compression Syndromes/*etiology&lt;/keyword&gt;&lt;keyword&gt;Pituitary Neoplasms/blood/complications/*diagnosis/pathology&lt;/keyword&gt;&lt;keyword&gt;Spinal Cord Neoplasms/blood/complications/*secondary&lt;/keyword&gt;&lt;/keywords&gt;&lt;dates&gt;&lt;year&gt;1995&lt;/year&gt;&lt;pub-dates&gt;&lt;date&gt;Jan&lt;/date&gt;&lt;/pub-dates&gt;&lt;/dates&gt;&lt;isbn&gt;0003-9985 (Print)&amp;#xD;0003-9985 (Linking)&lt;/isbn&gt;&lt;accession-num&gt;7802565&lt;/accession-num&gt;&lt;urls&gt;&lt;related-urls&gt;&lt;url&gt;https://www.ncbi.nlm.nih.gov/pubmed/7802565&lt;/url&gt;&lt;/related-urls&gt;&lt;/urls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1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634ED683" w14:textId="207C6F2D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33M</w:t>
            </w:r>
          </w:p>
        </w:tc>
        <w:tc>
          <w:tcPr>
            <w:tcW w:w="871" w:type="dxa"/>
          </w:tcPr>
          <w:p w14:paraId="62883AC7" w14:textId="77777777" w:rsidR="00BF34DC" w:rsidRPr="00BF34DC" w:rsidRDefault="00BF34DC" w:rsidP="00BF34DC">
            <w:pPr>
              <w:rPr>
                <w:sz w:val="18"/>
                <w:szCs w:val="18"/>
              </w:rPr>
            </w:pPr>
          </w:p>
        </w:tc>
        <w:tc>
          <w:tcPr>
            <w:tcW w:w="990" w:type="dxa"/>
          </w:tcPr>
          <w:p w14:paraId="1F43C04F" w14:textId="60C1DCB9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981</w:t>
            </w:r>
          </w:p>
        </w:tc>
        <w:tc>
          <w:tcPr>
            <w:tcW w:w="856" w:type="dxa"/>
          </w:tcPr>
          <w:p w14:paraId="05354C47" w14:textId="083D9B13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0</w:t>
            </w:r>
          </w:p>
        </w:tc>
        <w:tc>
          <w:tcPr>
            <w:tcW w:w="1464" w:type="dxa"/>
          </w:tcPr>
          <w:p w14:paraId="68BBEE65" w14:textId="77777777" w:rsidR="00BF34DC" w:rsidRPr="00BF34DC" w:rsidRDefault="00BF34DC" w:rsidP="00BF34DC">
            <w:pPr>
              <w:rPr>
                <w:sz w:val="18"/>
                <w:szCs w:val="18"/>
              </w:rPr>
            </w:pPr>
          </w:p>
        </w:tc>
        <w:tc>
          <w:tcPr>
            <w:tcW w:w="679" w:type="dxa"/>
          </w:tcPr>
          <w:p w14:paraId="0CB59826" w14:textId="77777777" w:rsidR="00BF34DC" w:rsidRPr="00BF34DC" w:rsidRDefault="00BF34DC" w:rsidP="00BF34DC">
            <w:pPr>
              <w:rPr>
                <w:sz w:val="18"/>
                <w:szCs w:val="18"/>
              </w:rPr>
            </w:pPr>
          </w:p>
        </w:tc>
        <w:tc>
          <w:tcPr>
            <w:tcW w:w="656" w:type="dxa"/>
          </w:tcPr>
          <w:p w14:paraId="2D9A9C28" w14:textId="77777777" w:rsidR="00BF34DC" w:rsidRPr="00BF34DC" w:rsidRDefault="00BF34DC" w:rsidP="00BF34DC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1F6586C5" w14:textId="77777777" w:rsidR="00BF34DC" w:rsidRPr="00BF34DC" w:rsidRDefault="00BF34DC" w:rsidP="00BF34DC">
            <w:pPr>
              <w:rPr>
                <w:sz w:val="18"/>
                <w:szCs w:val="18"/>
              </w:rPr>
            </w:pPr>
          </w:p>
        </w:tc>
        <w:tc>
          <w:tcPr>
            <w:tcW w:w="1466" w:type="dxa"/>
          </w:tcPr>
          <w:p w14:paraId="14EFFE0C" w14:textId="3E72D0AA" w:rsidR="00BF34DC" w:rsidRP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S</w:t>
            </w:r>
            <w:r w:rsidRPr="00FC12D1">
              <w:rPr>
                <w:sz w:val="18"/>
                <w:szCs w:val="18"/>
              </w:rPr>
              <w:t>pinal</w:t>
            </w:r>
          </w:p>
        </w:tc>
        <w:tc>
          <w:tcPr>
            <w:tcW w:w="2324" w:type="dxa"/>
          </w:tcPr>
          <w:p w14:paraId="55F1DAF7" w14:textId="55BBDC67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Spinal surgery x 1</w:t>
            </w:r>
          </w:p>
        </w:tc>
        <w:tc>
          <w:tcPr>
            <w:tcW w:w="1591" w:type="dxa"/>
          </w:tcPr>
          <w:p w14:paraId="3A6A0FF2" w14:textId="230342AC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Deceased 4 years</w:t>
            </w:r>
          </w:p>
        </w:tc>
      </w:tr>
      <w:tr w:rsidR="002C052F" w:rsidRPr="00BF34DC" w14:paraId="5928900D" w14:textId="77777777" w:rsidTr="002C052F">
        <w:tc>
          <w:tcPr>
            <w:tcW w:w="1057" w:type="dxa"/>
          </w:tcPr>
          <w:p w14:paraId="1FE7A1F6" w14:textId="46357DA5" w:rsidR="00BF34DC" w:rsidRPr="00BF34DC" w:rsidRDefault="00BF34DC" w:rsidP="00BF34DC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Garrao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Garrao&lt;/Author&gt;&lt;Year&gt;1997&lt;/Year&gt;&lt;RecNum&gt;1201&lt;/RecNum&gt;&lt;DisplayText&gt;[12]&lt;/DisplayText&gt;&lt;record&gt;&lt;rec-number&gt;1201&lt;/rec-number&gt;&lt;foreign-keys&gt;&lt;key app="EN" db-id="rfdadf5awt5a51ee9d9xr5wbrz9ewszr5p0s" timestamp="1611058783"&gt;1201&lt;/key&gt;&lt;/foreign-keys&gt;&lt;ref-type name="Journal Article"&gt;17&lt;/ref-type&gt;&lt;contributors&gt;&lt;authors&gt;&lt;author&gt;Garrao, A. F.&lt;/author&gt;&lt;author&gt;Sobrinho, L. G.&lt;/author&gt;&lt;author&gt;Pedro, Oliveira&lt;/author&gt;&lt;author&gt;Bugalho, M. J.&lt;/author&gt;&lt;author&gt;Boavida, J. M.&lt;/author&gt;&lt;author&gt;Raposo, J. F.&lt;/author&gt;&lt;author&gt;Loureiro, M.&lt;/author&gt;&lt;author&gt;Limbert, E.&lt;/author&gt;&lt;author&gt;Costa, I.&lt;/author&gt;&lt;author&gt;Antunes, J. L.&lt;/author&gt;&lt;/authors&gt;&lt;/contributors&gt;&lt;auth-address&gt;Department of Endocrinology, Portuguese Cancer Institute, Lisboa, Portugal.&lt;/auth-address&gt;&lt;titles&gt;&lt;title&gt;ACTH-producing carcinoma of the pituitary with haematogenic metastases&lt;/title&gt;&lt;secondary-title&gt;Eur J Endocrinol&lt;/secondary-title&gt;&lt;/titles&gt;&lt;periodical&gt;&lt;full-title&gt;Eur J Endocrinol&lt;/full-title&gt;&lt;/periodical&gt;&lt;pages&gt;176-80&lt;/pages&gt;&lt;volume&gt;137&lt;/volume&gt;&lt;number&gt;2&lt;/number&gt;&lt;keywords&gt;&lt;keyword&gt;Adrenocorticotropic Hormone/*biosynthesis/blood&lt;/keyword&gt;&lt;keyword&gt;Bone Neoplasms/*secondary&lt;/keyword&gt;&lt;keyword&gt;Carcinoma/*metabolism/*secondary/surgery&lt;/keyword&gt;&lt;keyword&gt;Combined Modality Therapy&lt;/keyword&gt;&lt;keyword&gt;Female&lt;/keyword&gt;&lt;keyword&gt;Humans&lt;/keyword&gt;&lt;keyword&gt;Middle Aged&lt;/keyword&gt;&lt;keyword&gt;Pituitary Neoplasms/*metabolism/*pathology/surgery&lt;/keyword&gt;&lt;keyword&gt;Reoperation&lt;/keyword&gt;&lt;keyword&gt;Tomography, X-Ray Computed&lt;/keyword&gt;&lt;/keywords&gt;&lt;dates&gt;&lt;year&gt;1997&lt;/year&gt;&lt;pub-dates&gt;&lt;date&gt;Aug&lt;/date&gt;&lt;/pub-dates&gt;&lt;/dates&gt;&lt;isbn&gt;0804-4643 (Print)&amp;#xD;0804-4643 (Linking)&lt;/isbn&gt;&lt;accession-num&gt;9272107&lt;/accession-num&gt;&lt;urls&gt;&lt;related-urls&gt;&lt;url&gt;https://www.ncbi.nlm.nih.gov/pubmed/9272107&lt;/url&gt;&lt;url&gt;https://eje-bioscientifica-com.ezp.lib.unimelb.edu.au/view/journals/eje/137/2/176.xml&lt;/url&gt;&lt;/related-urls&gt;&lt;/urls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2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143D2A78" w14:textId="25D70C3D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47 F</w:t>
            </w:r>
          </w:p>
        </w:tc>
        <w:tc>
          <w:tcPr>
            <w:tcW w:w="871" w:type="dxa"/>
          </w:tcPr>
          <w:p w14:paraId="0992F7BE" w14:textId="45FD5A00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Macro</w:t>
            </w:r>
          </w:p>
        </w:tc>
        <w:tc>
          <w:tcPr>
            <w:tcW w:w="990" w:type="dxa"/>
          </w:tcPr>
          <w:p w14:paraId="6636E5B3" w14:textId="237283AD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981</w:t>
            </w:r>
          </w:p>
        </w:tc>
        <w:tc>
          <w:tcPr>
            <w:tcW w:w="856" w:type="dxa"/>
          </w:tcPr>
          <w:p w14:paraId="6316EE46" w14:textId="7B3236DF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14 </w:t>
            </w:r>
          </w:p>
        </w:tc>
        <w:tc>
          <w:tcPr>
            <w:tcW w:w="1464" w:type="dxa"/>
          </w:tcPr>
          <w:p w14:paraId="01BFE301" w14:textId="506FFD99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n/a</w:t>
            </w:r>
          </w:p>
        </w:tc>
        <w:tc>
          <w:tcPr>
            <w:tcW w:w="679" w:type="dxa"/>
          </w:tcPr>
          <w:p w14:paraId="39743C3C" w14:textId="7360C8B2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n/a</w:t>
            </w:r>
          </w:p>
        </w:tc>
        <w:tc>
          <w:tcPr>
            <w:tcW w:w="656" w:type="dxa"/>
          </w:tcPr>
          <w:p w14:paraId="3B379D58" w14:textId="77777777" w:rsidR="00BF34DC" w:rsidRPr="00BF34DC" w:rsidRDefault="00BF34DC" w:rsidP="00BF34DC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5F9C17C0" w14:textId="63004701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Yes</w:t>
            </w:r>
          </w:p>
        </w:tc>
        <w:tc>
          <w:tcPr>
            <w:tcW w:w="1466" w:type="dxa"/>
          </w:tcPr>
          <w:p w14:paraId="02481857" w14:textId="1CB0D266" w:rsidR="00BF34DC" w:rsidRPr="00BF34DC" w:rsidRDefault="00BF34DC" w:rsidP="00BF34DC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Bone</w:t>
            </w:r>
          </w:p>
        </w:tc>
        <w:tc>
          <w:tcPr>
            <w:tcW w:w="2324" w:type="dxa"/>
          </w:tcPr>
          <w:p w14:paraId="22DA7130" w14:textId="46844F26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Surgery x 2</w:t>
            </w:r>
          </w:p>
        </w:tc>
        <w:tc>
          <w:tcPr>
            <w:tcW w:w="1591" w:type="dxa"/>
          </w:tcPr>
          <w:p w14:paraId="3134FF07" w14:textId="5CDD3234" w:rsidR="00BF34DC" w:rsidRPr="00BF34DC" w:rsidRDefault="00BF34DC" w:rsidP="00BF34DC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Deceased after 4 months</w:t>
            </w:r>
          </w:p>
        </w:tc>
      </w:tr>
      <w:tr w:rsidR="002C052F" w:rsidRPr="00BF34DC" w14:paraId="423BD347" w14:textId="77777777" w:rsidTr="002C052F">
        <w:tc>
          <w:tcPr>
            <w:tcW w:w="1057" w:type="dxa"/>
          </w:tcPr>
          <w:p w14:paraId="042B1AC4" w14:textId="3A82C092" w:rsidR="002C052F" w:rsidRPr="00BF34DC" w:rsidRDefault="002C052F" w:rsidP="002C052F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Lormeau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Lormeau&lt;/Author&gt;&lt;Year&gt;1997&lt;/Year&gt;&lt;RecNum&gt;1176&lt;/RecNum&gt;&lt;DisplayText&gt;[13]&lt;/DisplayText&gt;&lt;record&gt;&lt;rec-number&gt;1176&lt;/rec-number&gt;&lt;foreign-keys&gt;&lt;key app="EN" db-id="rfdadf5awt5a51ee9d9xr5wbrz9ewszr5p0s" timestamp="1611058734"&gt;1176&lt;/key&gt;&lt;/foreign-keys&gt;&lt;ref-type name="Journal Article"&gt;17&lt;/ref-type&gt;&lt;contributors&gt;&lt;authors&gt;&lt;author&gt;Lormeau, B.&lt;/author&gt;&lt;author&gt;Miossec, P.&lt;/author&gt;&lt;author&gt;Sibony, M.&lt;/author&gt;&lt;author&gt;Valensi, P.&lt;/author&gt;&lt;author&gt;Attali, J. R.&lt;/author&gt;&lt;/authors&gt;&lt;/contributors&gt;&lt;auth-address&gt;Service d&amp;apos;Endocrinologie-Diabetologie-Nutrition, Universite Paris-Nord, Hopital Jean Verdier, Bondy, France.&lt;/auth-address&gt;&lt;titles&gt;&lt;title&gt;Adrenocorticotropin-producing pituitary carcinoma with liver metastasis&lt;/title&gt;&lt;secondary-title&gt;J Endocrinol Invest&lt;/secondary-title&gt;&lt;/titles&gt;&lt;periodical&gt;&lt;full-title&gt;J Endocrinol Invest&lt;/full-title&gt;&lt;/periodical&gt;&lt;pages&gt;230-6&lt;/pages&gt;&lt;volume&gt;20&lt;/volume&gt;&lt;number&gt;4&lt;/number&gt;&lt;keywords&gt;&lt;keyword&gt;Adrenocorticotropic Hormone/*biosynthesis/blood&lt;/keyword&gt;&lt;keyword&gt;Adult&lt;/keyword&gt;&lt;keyword&gt;Female&lt;/keyword&gt;&lt;keyword&gt;Humans&lt;/keyword&gt;&lt;keyword&gt;Immunohistochemistry&lt;/keyword&gt;&lt;keyword&gt;Liver Neoplasms/chemistry/pathology/*secondary&lt;/keyword&gt;&lt;keyword&gt;Pituitary Neoplasms/chemistry/*metabolism/pathology&lt;/keyword&gt;&lt;keyword&gt;Pro-Opiomelanocortin/blood&lt;/keyword&gt;&lt;keyword&gt;Radioimmunoassay&lt;/keyword&gt;&lt;keyword&gt;beta-Lipotropin/blood&lt;/keyword&gt;&lt;/keywords&gt;&lt;dates&gt;&lt;year&gt;1997&lt;/year&gt;&lt;pub-dates&gt;&lt;date&gt;Apr&lt;/date&gt;&lt;/pub-dates&gt;&lt;/dates&gt;&lt;isbn&gt;0391-4097 (Print)&amp;#xD;0391-4097 (Linking)&lt;/isbn&gt;&lt;accession-num&gt;9211132&lt;/accession-num&gt;&lt;urls&gt;&lt;related-urls&gt;&lt;url&gt;https://www.ncbi.nlm.nih.gov/pubmed/9211132&lt;/url&gt;&lt;url&gt;https://link-springer-com.ezp.lib.unimelb.edu.au/content/pdf/10.1007%2FBF03346909.pdf&lt;/url&gt;&lt;/related-urls&gt;&lt;/urls&gt;&lt;electronic-resource-num&gt;10.1007/BF03346909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3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04AE9518" w14:textId="57B98D42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8 F</w:t>
            </w:r>
          </w:p>
        </w:tc>
        <w:tc>
          <w:tcPr>
            <w:tcW w:w="871" w:type="dxa"/>
          </w:tcPr>
          <w:p w14:paraId="389A5C90" w14:textId="046CF6F8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Macro</w:t>
            </w:r>
          </w:p>
        </w:tc>
        <w:tc>
          <w:tcPr>
            <w:tcW w:w="990" w:type="dxa"/>
          </w:tcPr>
          <w:p w14:paraId="14DDC58D" w14:textId="634B4156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985</w:t>
            </w:r>
          </w:p>
        </w:tc>
        <w:tc>
          <w:tcPr>
            <w:tcW w:w="856" w:type="dxa"/>
          </w:tcPr>
          <w:p w14:paraId="1AF05F68" w14:textId="591677C0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8 </w:t>
            </w:r>
          </w:p>
        </w:tc>
        <w:tc>
          <w:tcPr>
            <w:tcW w:w="1464" w:type="dxa"/>
          </w:tcPr>
          <w:p w14:paraId="4DFCF616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Amenorrhoea</w:t>
            </w:r>
          </w:p>
          <w:p w14:paraId="1288E091" w14:textId="7C799510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proofErr w:type="spellStart"/>
            <w:r>
              <w:rPr>
                <w:sz w:val="18"/>
                <w:szCs w:val="18"/>
              </w:rPr>
              <w:t>H</w:t>
            </w:r>
            <w:r w:rsidRPr="00FC12D1">
              <w:rPr>
                <w:sz w:val="18"/>
                <w:szCs w:val="18"/>
              </w:rPr>
              <w:t>ypokalemia</w:t>
            </w:r>
            <w:proofErr w:type="spellEnd"/>
          </w:p>
        </w:tc>
        <w:tc>
          <w:tcPr>
            <w:tcW w:w="679" w:type="dxa"/>
          </w:tcPr>
          <w:p w14:paraId="281BCE9A" w14:textId="5F58764E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n/a</w:t>
            </w:r>
          </w:p>
        </w:tc>
        <w:tc>
          <w:tcPr>
            <w:tcW w:w="656" w:type="dxa"/>
          </w:tcPr>
          <w:p w14:paraId="4DD1BF10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029BAFD8" w14:textId="5FBF72F7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 (twice)</w:t>
            </w:r>
            <w:r w:rsidRPr="00FC12D1">
              <w:rPr>
                <w:sz w:val="18"/>
                <w:szCs w:val="18"/>
              </w:rPr>
              <w:t xml:space="preserve"> </w:t>
            </w:r>
          </w:p>
        </w:tc>
        <w:tc>
          <w:tcPr>
            <w:tcW w:w="1466" w:type="dxa"/>
          </w:tcPr>
          <w:p w14:paraId="29B59B95" w14:textId="4EAA4565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L</w:t>
            </w:r>
            <w:r w:rsidRPr="00FC12D1">
              <w:rPr>
                <w:sz w:val="18"/>
                <w:szCs w:val="18"/>
              </w:rPr>
              <w:t>iver</w:t>
            </w:r>
          </w:p>
        </w:tc>
        <w:tc>
          <w:tcPr>
            <w:tcW w:w="2324" w:type="dxa"/>
          </w:tcPr>
          <w:p w14:paraId="75352175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TSR x 4</w:t>
            </w:r>
          </w:p>
          <w:p w14:paraId="371E59C1" w14:textId="4135DAE2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Bilateral adrenalectomy after TSR x 1</w:t>
            </w:r>
          </w:p>
        </w:tc>
        <w:tc>
          <w:tcPr>
            <w:tcW w:w="1591" w:type="dxa"/>
          </w:tcPr>
          <w:p w14:paraId="5D1B9B92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Alive at 2 year follow up</w:t>
            </w:r>
          </w:p>
          <w:p w14:paraId="22661B8E" w14:textId="072C1532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ACTH elevated</w:t>
            </w:r>
          </w:p>
        </w:tc>
      </w:tr>
      <w:tr w:rsidR="002C052F" w:rsidRPr="00BF34DC" w14:paraId="7E84DF77" w14:textId="77777777" w:rsidTr="002C052F">
        <w:tc>
          <w:tcPr>
            <w:tcW w:w="1057" w:type="dxa"/>
          </w:tcPr>
          <w:p w14:paraId="0C252995" w14:textId="5B1E82A7" w:rsidR="002C052F" w:rsidRPr="00BF34DC" w:rsidRDefault="002C052F" w:rsidP="002C052F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Pernicone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Pernicone&lt;/Author&gt;&lt;Year&gt;1997&lt;/Year&gt;&lt;RecNum&gt;1253&lt;/RecNum&gt;&lt;DisplayText&gt;[14]&lt;/DisplayText&gt;&lt;record&gt;&lt;rec-number&gt;1253&lt;/rec-number&gt;&lt;foreign-keys&gt;&lt;key app="EN" db-id="rfdadf5awt5a51ee9d9xr5wbrz9ewszr5p0s" timestamp="1611058930"&gt;1253&lt;/key&gt;&lt;/foreign-keys&gt;&lt;ref-type name="Journal Article"&gt;17&lt;/ref-type&gt;&lt;contributors&gt;&lt;authors&gt;&lt;author&gt;Pernicone, P. J.&lt;/author&gt;&lt;author&gt;Scheithauer, B. W.&lt;/author&gt;&lt;author&gt;Sebo, T. J.&lt;/author&gt;&lt;author&gt;Kovacs, K. T.&lt;/author&gt;&lt;author&gt;Horvath, E.&lt;/author&gt;&lt;author&gt;Young, W. F., Jr.&lt;/author&gt;&lt;author&gt;Lloyd, R. V.&lt;/author&gt;&lt;author&gt;Davis, D. H.&lt;/author&gt;&lt;author&gt;Guthrie, B. L.&lt;/author&gt;&lt;author&gt;Schoene, W. C.&lt;/author&gt;&lt;/authors&gt;&lt;/contributors&gt;&lt;auth-address&gt;Department of Laboratory Medicine and Pathology, Mayo Clinic and Mayo Foundation, Rochester, Minnesota 55905, USA.&lt;/auth-address&gt;&lt;titles&gt;&lt;title&gt;Pituitary carcinoma: a clinicopathologic study of 15 cases&lt;/title&gt;&lt;secondary-title&gt;Cancer&lt;/secondary-title&gt;&lt;/titles&gt;&lt;periodical&gt;&lt;full-title&gt;Cancer&lt;/full-title&gt;&lt;/periodical&gt;&lt;pages&gt;804-12&lt;/pages&gt;&lt;volume&gt;79&lt;/volume&gt;&lt;number&gt;4&lt;/number&gt;&lt;keywords&gt;&lt;keyword&gt;Adrenocorticotropic Hormone/metabolism&lt;/keyword&gt;&lt;keyword&gt;Adult&lt;/keyword&gt;&lt;keyword&gt;Aged&lt;/keyword&gt;&lt;keyword&gt;*Carcinoma/metabolism/pathology/therapy&lt;/keyword&gt;&lt;keyword&gt;Female&lt;/keyword&gt;&lt;keyword&gt;Humans&lt;/keyword&gt;&lt;keyword&gt;Immunohistochemistry&lt;/keyword&gt;&lt;keyword&gt;Male&lt;/keyword&gt;&lt;keyword&gt;Middle Aged&lt;/keyword&gt;&lt;keyword&gt;*Pituitary Neoplasms/metabolism/pathology/therapy&lt;/keyword&gt;&lt;keyword&gt;Prolactinoma/pathology/therapy&lt;/keyword&gt;&lt;/keywords&gt;&lt;dates&gt;&lt;year&gt;1997&lt;/year&gt;&lt;pub-dates&gt;&lt;date&gt;Feb 15&lt;/date&gt;&lt;/pub-dates&gt;&lt;/dates&gt;&lt;isbn&gt;0008-543X (Print)&amp;#xD;0008-543X (Linking)&lt;/isbn&gt;&lt;accession-num&gt;9024719&lt;/accession-num&gt;&lt;urls&gt;&lt;related-urls&gt;&lt;url&gt;https://www.ncbi.nlm.nih.gov/pubmed/9024719&lt;/url&gt;&lt;url&gt;https://onlinelibrary.wiley.com/doi/pdf/10.1002/%28SICI%291097-0142%2819970215%2979%3A4%3C804%3A%3AAID-CNCR18%3E3.0.CO%3B2-3&lt;/url&gt;&lt;/related-urls&gt;&lt;/urls&gt;&lt;electronic-resource-num&gt;10.1002/(sici)1097-0142(19970215)79:4&amp;lt;804::aid-cncr18&amp;gt;3.0.co;2-3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4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08B8E3FE" w14:textId="0ACE2A12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37M</w:t>
            </w:r>
          </w:p>
        </w:tc>
        <w:tc>
          <w:tcPr>
            <w:tcW w:w="871" w:type="dxa"/>
          </w:tcPr>
          <w:p w14:paraId="380F36DB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990" w:type="dxa"/>
          </w:tcPr>
          <w:p w14:paraId="3AB83026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856" w:type="dxa"/>
          </w:tcPr>
          <w:p w14:paraId="471BEB4F" w14:textId="3D770C79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7</w:t>
            </w:r>
          </w:p>
        </w:tc>
        <w:tc>
          <w:tcPr>
            <w:tcW w:w="1464" w:type="dxa"/>
          </w:tcPr>
          <w:p w14:paraId="151F16CF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79" w:type="dxa"/>
          </w:tcPr>
          <w:p w14:paraId="64BAC642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56" w:type="dxa"/>
          </w:tcPr>
          <w:p w14:paraId="6C54C19E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0A94BCF8" w14:textId="1B265972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 (twice)</w:t>
            </w:r>
          </w:p>
        </w:tc>
        <w:tc>
          <w:tcPr>
            <w:tcW w:w="1466" w:type="dxa"/>
          </w:tcPr>
          <w:p w14:paraId="29423BF0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Spine</w:t>
            </w:r>
          </w:p>
          <w:p w14:paraId="07221F3C" w14:textId="6D0231A3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Liver</w:t>
            </w:r>
          </w:p>
        </w:tc>
        <w:tc>
          <w:tcPr>
            <w:tcW w:w="2324" w:type="dxa"/>
          </w:tcPr>
          <w:p w14:paraId="0837370D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Craniotomy</w:t>
            </w:r>
          </w:p>
          <w:p w14:paraId="4314E98F" w14:textId="49479283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Surgical resection of PC</w:t>
            </w:r>
          </w:p>
        </w:tc>
        <w:tc>
          <w:tcPr>
            <w:tcW w:w="1591" w:type="dxa"/>
          </w:tcPr>
          <w:p w14:paraId="1450E599" w14:textId="59CC8C8C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Deceased after 12 months</w:t>
            </w:r>
          </w:p>
        </w:tc>
      </w:tr>
      <w:tr w:rsidR="002C052F" w:rsidRPr="00BF34DC" w14:paraId="2B4A671C" w14:textId="77777777" w:rsidTr="002C052F">
        <w:tc>
          <w:tcPr>
            <w:tcW w:w="1057" w:type="dxa"/>
          </w:tcPr>
          <w:p w14:paraId="4A7DE3F9" w14:textId="377D0E09" w:rsidR="002C052F" w:rsidRPr="00BF34DC" w:rsidRDefault="002C052F" w:rsidP="002C052F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Pernicone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Pernicone&lt;/Author&gt;&lt;Year&gt;1997&lt;/Year&gt;&lt;RecNum&gt;1253&lt;/RecNum&gt;&lt;DisplayText&gt;[14]&lt;/DisplayText&gt;&lt;record&gt;&lt;rec-number&gt;1253&lt;/rec-number&gt;&lt;foreign-keys&gt;&lt;key app="EN" db-id="rfdadf5awt5a51ee9d9xr5wbrz9ewszr5p0s" timestamp="1611058930"&gt;1253&lt;/key&gt;&lt;/foreign-keys&gt;&lt;ref-type name="Journal Article"&gt;17&lt;/ref-type&gt;&lt;contributors&gt;&lt;authors&gt;&lt;author&gt;Pernicone, P. J.&lt;/author&gt;&lt;author&gt;Scheithauer, B. W.&lt;/author&gt;&lt;author&gt;Sebo, T. J.&lt;/author&gt;&lt;author&gt;Kovacs, K. T.&lt;/author&gt;&lt;author&gt;Horvath, E.&lt;/author&gt;&lt;author&gt;Young, W. F., Jr.&lt;/author&gt;&lt;author&gt;Lloyd, R. V.&lt;/author&gt;&lt;author&gt;Davis, D. H.&lt;/author&gt;&lt;author&gt;Guthrie, B. L.&lt;/author&gt;&lt;author&gt;Schoene, W. C.&lt;/author&gt;&lt;/authors&gt;&lt;/contributors&gt;&lt;auth-address&gt;Department of Laboratory Medicine and Pathology, Mayo Clinic and Mayo Foundation, Rochester, Minnesota 55905, USA.&lt;/auth-address&gt;&lt;titles&gt;&lt;title&gt;Pituitary carcinoma: a clinicopathologic study of 15 cases&lt;/title&gt;&lt;secondary-title&gt;Cancer&lt;/secondary-title&gt;&lt;/titles&gt;&lt;periodical&gt;&lt;full-title&gt;Cancer&lt;/full-title&gt;&lt;/periodical&gt;&lt;pages&gt;804-12&lt;/pages&gt;&lt;volume&gt;79&lt;/volume&gt;&lt;number&gt;4&lt;/number&gt;&lt;keywords&gt;&lt;keyword&gt;Adrenocorticotropic Hormone/metabolism&lt;/keyword&gt;&lt;keyword&gt;Adult&lt;/keyword&gt;&lt;keyword&gt;Aged&lt;/keyword&gt;&lt;keyword&gt;*Carcinoma/metabolism/pathology/therapy&lt;/keyword&gt;&lt;keyword&gt;Female&lt;/keyword&gt;&lt;keyword&gt;Humans&lt;/keyword&gt;&lt;keyword&gt;Immunohistochemistry&lt;/keyword&gt;&lt;keyword&gt;Male&lt;/keyword&gt;&lt;keyword&gt;Middle Aged&lt;/keyword&gt;&lt;keyword&gt;*Pituitary Neoplasms/metabolism/pathology/therapy&lt;/keyword&gt;&lt;keyword&gt;Prolactinoma/pathology/therapy&lt;/keyword&gt;&lt;/keywords&gt;&lt;dates&gt;&lt;year&gt;1997&lt;/year&gt;&lt;pub-dates&gt;&lt;date&gt;Feb 15&lt;/date&gt;&lt;/pub-dates&gt;&lt;/dates&gt;&lt;isbn&gt;0008-543X (Print)&amp;#xD;0008-543X (Linking)&lt;/isbn&gt;&lt;accession-num&gt;9024719&lt;/accession-num&gt;&lt;urls&gt;&lt;related-urls&gt;&lt;url&gt;https://www.ncbi.nlm.nih.gov/pubmed/9024719&lt;/url&gt;&lt;url&gt;https://onlinelibrary.wiley.com/doi/pdf/10.1002/%28SICI%291097-0142%2819970215%2979%3A4%3C804%3A%3AAID-CNCR18%3E3.0.CO%3B2-3&lt;/url&gt;&lt;/related-urls&gt;&lt;/urls&gt;&lt;electronic-resource-num&gt;10.1002/(sici)1097-0142(19970215)79:4&amp;lt;804::aid-cncr18&amp;gt;3.0.co;2-3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4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5A9F9827" w14:textId="5FEEB921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48F</w:t>
            </w:r>
          </w:p>
        </w:tc>
        <w:tc>
          <w:tcPr>
            <w:tcW w:w="871" w:type="dxa"/>
          </w:tcPr>
          <w:p w14:paraId="379D020F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990" w:type="dxa"/>
          </w:tcPr>
          <w:p w14:paraId="1D64D6E3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856" w:type="dxa"/>
          </w:tcPr>
          <w:p w14:paraId="40948959" w14:textId="64410133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8</w:t>
            </w:r>
          </w:p>
        </w:tc>
        <w:tc>
          <w:tcPr>
            <w:tcW w:w="1464" w:type="dxa"/>
          </w:tcPr>
          <w:p w14:paraId="1D65EEBB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79" w:type="dxa"/>
          </w:tcPr>
          <w:p w14:paraId="6A8435C7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56" w:type="dxa"/>
          </w:tcPr>
          <w:p w14:paraId="6D0FF5D2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18567406" w14:textId="2CD7F60B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 (twice)</w:t>
            </w:r>
          </w:p>
        </w:tc>
        <w:tc>
          <w:tcPr>
            <w:tcW w:w="1466" w:type="dxa"/>
          </w:tcPr>
          <w:p w14:paraId="47ADD209" w14:textId="7406C8C7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Bone</w:t>
            </w:r>
          </w:p>
        </w:tc>
        <w:tc>
          <w:tcPr>
            <w:tcW w:w="2324" w:type="dxa"/>
          </w:tcPr>
          <w:p w14:paraId="725F8486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591" w:type="dxa"/>
          </w:tcPr>
          <w:p w14:paraId="556C000A" w14:textId="435170C1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Deceased after 6 months</w:t>
            </w:r>
          </w:p>
        </w:tc>
      </w:tr>
      <w:tr w:rsidR="002C052F" w:rsidRPr="00BF34DC" w14:paraId="1B5374A6" w14:textId="77777777" w:rsidTr="002C052F">
        <w:tc>
          <w:tcPr>
            <w:tcW w:w="1057" w:type="dxa"/>
          </w:tcPr>
          <w:p w14:paraId="60627117" w14:textId="6E24572A" w:rsidR="002C052F" w:rsidRPr="00BF34DC" w:rsidRDefault="002C052F" w:rsidP="002C052F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Pernicone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Pernicone&lt;/Author&gt;&lt;Year&gt;1997&lt;/Year&gt;&lt;RecNum&gt;1253&lt;/RecNum&gt;&lt;DisplayText&gt;[14]&lt;/DisplayText&gt;&lt;record&gt;&lt;rec-number&gt;1253&lt;/rec-number&gt;&lt;foreign-keys&gt;&lt;key app="EN" db-id="rfdadf5awt5a51ee9d9xr5wbrz9ewszr5p0s" timestamp="1611058930"&gt;1253&lt;/key&gt;&lt;/foreign-keys&gt;&lt;ref-type name="Journal Article"&gt;17&lt;/ref-type&gt;&lt;contributors&gt;&lt;authors&gt;&lt;author&gt;Pernicone, P. J.&lt;/author&gt;&lt;author&gt;Scheithauer, B. W.&lt;/author&gt;&lt;author&gt;Sebo, T. J.&lt;/author&gt;&lt;author&gt;Kovacs, K. T.&lt;/author&gt;&lt;author&gt;Horvath, E.&lt;/author&gt;&lt;author&gt;Young, W. F., Jr.&lt;/author&gt;&lt;author&gt;Lloyd, R. V.&lt;/author&gt;&lt;author&gt;Davis, D. H.&lt;/author&gt;&lt;author&gt;Guthrie, B. L.&lt;/author&gt;&lt;author&gt;Schoene, W. C.&lt;/author&gt;&lt;/authors&gt;&lt;/contributors&gt;&lt;auth-address&gt;Department of Laboratory Medicine and Pathology, Mayo Clinic and Mayo Foundation, Rochester, Minnesota 55905, USA.&lt;/auth-address&gt;&lt;titles&gt;&lt;title&gt;Pituitary carcinoma: a clinicopathologic study of 15 cases&lt;/title&gt;&lt;secondary-title&gt;Cancer&lt;/secondary-title&gt;&lt;/titles&gt;&lt;periodical&gt;&lt;full-title&gt;Cancer&lt;/full-title&gt;&lt;/periodical&gt;&lt;pages&gt;804-12&lt;/pages&gt;&lt;volume&gt;79&lt;/volume&gt;&lt;number&gt;4&lt;/number&gt;&lt;keywords&gt;&lt;keyword&gt;Adrenocorticotropic Hormone/metabolism&lt;/keyword&gt;&lt;keyword&gt;Adult&lt;/keyword&gt;&lt;keyword&gt;Aged&lt;/keyword&gt;&lt;keyword&gt;*Carcinoma/metabolism/pathology/therapy&lt;/keyword&gt;&lt;keyword&gt;Female&lt;/keyword&gt;&lt;keyword&gt;Humans&lt;/keyword&gt;&lt;keyword&gt;Immunohistochemistry&lt;/keyword&gt;&lt;keyword&gt;Male&lt;/keyword&gt;&lt;keyword&gt;Middle Aged&lt;/keyword&gt;&lt;keyword&gt;*Pituitary Neoplasms/metabolism/pathology/therapy&lt;/keyword&gt;&lt;keyword&gt;Prolactinoma/pathology/therapy&lt;/keyword&gt;&lt;/keywords&gt;&lt;dates&gt;&lt;year&gt;1997&lt;/year&gt;&lt;pub-dates&gt;&lt;date&gt;Feb 15&lt;/date&gt;&lt;/pub-dates&gt;&lt;/dates&gt;&lt;isbn&gt;0008-543X (Print)&amp;#xD;0008-543X (Linking)&lt;/isbn&gt;&lt;accession-num&gt;9024719&lt;/accession-num&gt;&lt;urls&gt;&lt;related-urls&gt;&lt;url&gt;https://www.ncbi.nlm.nih.gov/pubmed/9024719&lt;/url&gt;&lt;url&gt;https://onlinelibrary.wiley.com/doi/pdf/10.1002/%28SICI%291097-0142%2819970215%2979%3A4%3C804%3A%3AAID-CNCR18%3E3.0.CO%3B2-3&lt;/url&gt;&lt;/related-urls&gt;&lt;/urls&gt;&lt;electronic-resource-num&gt;10.1002/(sici)1097-0142(19970215)79:4&amp;lt;804::aid-cncr18&amp;gt;3.0.co;2-3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4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3B9969FB" w14:textId="4F51A28F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65F</w:t>
            </w:r>
          </w:p>
        </w:tc>
        <w:tc>
          <w:tcPr>
            <w:tcW w:w="871" w:type="dxa"/>
          </w:tcPr>
          <w:p w14:paraId="078387DF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990" w:type="dxa"/>
          </w:tcPr>
          <w:p w14:paraId="5C0026A4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856" w:type="dxa"/>
          </w:tcPr>
          <w:p w14:paraId="0CD73700" w14:textId="09D62D55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5</w:t>
            </w:r>
          </w:p>
        </w:tc>
        <w:tc>
          <w:tcPr>
            <w:tcW w:w="1464" w:type="dxa"/>
          </w:tcPr>
          <w:p w14:paraId="3765B12D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79" w:type="dxa"/>
          </w:tcPr>
          <w:p w14:paraId="534ACB56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56" w:type="dxa"/>
          </w:tcPr>
          <w:p w14:paraId="776780B9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58C23B48" w14:textId="7895C023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466" w:type="dxa"/>
          </w:tcPr>
          <w:p w14:paraId="2E691F96" w14:textId="23F8E9A4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Spine</w:t>
            </w:r>
          </w:p>
        </w:tc>
        <w:tc>
          <w:tcPr>
            <w:tcW w:w="2324" w:type="dxa"/>
          </w:tcPr>
          <w:p w14:paraId="1F27F3D9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Craniotomy</w:t>
            </w:r>
          </w:p>
          <w:p w14:paraId="11ED7C96" w14:textId="5AC2994E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Surgical resection of Spine lesion</w:t>
            </w:r>
          </w:p>
        </w:tc>
        <w:tc>
          <w:tcPr>
            <w:tcW w:w="1591" w:type="dxa"/>
          </w:tcPr>
          <w:p w14:paraId="5ED137B8" w14:textId="76803E7E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Deceased after 1.5 years</w:t>
            </w:r>
          </w:p>
        </w:tc>
      </w:tr>
      <w:tr w:rsidR="002C052F" w:rsidRPr="00BF34DC" w14:paraId="216375ED" w14:textId="77777777" w:rsidTr="002C052F">
        <w:tc>
          <w:tcPr>
            <w:tcW w:w="1057" w:type="dxa"/>
          </w:tcPr>
          <w:p w14:paraId="6BAEBFDF" w14:textId="3531BC29" w:rsidR="002C052F" w:rsidRPr="00BF34DC" w:rsidRDefault="002C052F" w:rsidP="002C052F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Pernicone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Pernicone&lt;/Author&gt;&lt;Year&gt;1997&lt;/Year&gt;&lt;RecNum&gt;1253&lt;/RecNum&gt;&lt;DisplayText&gt;[14]&lt;/DisplayText&gt;&lt;record&gt;&lt;rec-number&gt;1253&lt;/rec-number&gt;&lt;foreign-keys&gt;&lt;key app="EN" db-id="rfdadf5awt5a51ee9d9xr5wbrz9ewszr5p0s" timestamp="1611058930"&gt;1253&lt;/key&gt;&lt;/foreign-keys&gt;&lt;ref-type name="Journal Article"&gt;17&lt;/ref-type&gt;&lt;contributors&gt;&lt;authors&gt;&lt;author&gt;Pernicone, P. J.&lt;/author&gt;&lt;author&gt;Scheithauer, B. W.&lt;/author&gt;&lt;author&gt;Sebo, T. J.&lt;/author&gt;&lt;author&gt;Kovacs, K. T.&lt;/author&gt;&lt;author&gt;Horvath, E.&lt;/author&gt;&lt;author&gt;Young, W. F., Jr.&lt;/author&gt;&lt;author&gt;Lloyd, R. V.&lt;/author&gt;&lt;author&gt;Davis, D. H.&lt;/author&gt;&lt;author&gt;Guthrie, B. L.&lt;/author&gt;&lt;author&gt;Schoene, W. C.&lt;/author&gt;&lt;/authors&gt;&lt;/contributors&gt;&lt;auth-address&gt;Department of Laboratory Medicine and Pathology, Mayo Clinic and Mayo Foundation, Rochester, Minnesota 55905, USA.&lt;/auth-address&gt;&lt;titles&gt;&lt;title&gt;Pituitary carcinoma: a clinicopathologic study of 15 cases&lt;/title&gt;&lt;secondary-title&gt;Cancer&lt;/secondary-title&gt;&lt;/titles&gt;&lt;periodical&gt;&lt;full-title&gt;Cancer&lt;/full-title&gt;&lt;/periodical&gt;&lt;pages&gt;804-12&lt;/pages&gt;&lt;volume&gt;79&lt;/volume&gt;&lt;number&gt;4&lt;/number&gt;&lt;keywords&gt;&lt;keyword&gt;Adrenocorticotropic Hormone/metabolism&lt;/keyword&gt;&lt;keyword&gt;Adult&lt;/keyword&gt;&lt;keyword&gt;Aged&lt;/keyword&gt;&lt;keyword&gt;*Carcinoma/metabolism/pathology/therapy&lt;/keyword&gt;&lt;keyword&gt;Female&lt;/keyword&gt;&lt;keyword&gt;Humans&lt;/keyword&gt;&lt;keyword&gt;Immunohistochemistry&lt;/keyword&gt;&lt;keyword&gt;Male&lt;/keyword&gt;&lt;keyword&gt;Middle Aged&lt;/keyword&gt;&lt;keyword&gt;*Pituitary Neoplasms/metabolism/pathology/therapy&lt;/keyword&gt;&lt;keyword&gt;Prolactinoma/pathology/therapy&lt;/keyword&gt;&lt;/keywords&gt;&lt;dates&gt;&lt;year&gt;1997&lt;/year&gt;&lt;pub-dates&gt;&lt;date&gt;Feb 15&lt;/date&gt;&lt;/pub-dates&gt;&lt;/dates&gt;&lt;isbn&gt;0008-543X (Print)&amp;#xD;0008-543X (Linking)&lt;/isbn&gt;&lt;accession-num&gt;9024719&lt;/accession-num&gt;&lt;urls&gt;&lt;related-urls&gt;&lt;url&gt;https://www.ncbi.nlm.nih.gov/pubmed/9024719&lt;/url&gt;&lt;url&gt;https://onlinelibrary.wiley.com/doi/pdf/10.1002/%28SICI%291097-0142%2819970215%2979%3A4%3C804%3A%3AAID-CNCR18%3E3.0.CO%3B2-3&lt;/url&gt;&lt;/related-urls&gt;&lt;/urls&gt;&lt;electronic-resource-num&gt;10.1002/(sici)1097-0142(19970215)79:4&amp;lt;804::aid-cncr18&amp;gt;3.0.co;2-3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4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2A03B75D" w14:textId="149F476B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69F</w:t>
            </w:r>
          </w:p>
        </w:tc>
        <w:tc>
          <w:tcPr>
            <w:tcW w:w="871" w:type="dxa"/>
          </w:tcPr>
          <w:p w14:paraId="6B9E2D3F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990" w:type="dxa"/>
          </w:tcPr>
          <w:p w14:paraId="2E3AA826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856" w:type="dxa"/>
          </w:tcPr>
          <w:p w14:paraId="1B5180C4" w14:textId="3D838E2A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1</w:t>
            </w:r>
          </w:p>
        </w:tc>
        <w:tc>
          <w:tcPr>
            <w:tcW w:w="1464" w:type="dxa"/>
          </w:tcPr>
          <w:p w14:paraId="20C59335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79" w:type="dxa"/>
          </w:tcPr>
          <w:p w14:paraId="56AD0DFA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56" w:type="dxa"/>
          </w:tcPr>
          <w:p w14:paraId="47FE12BA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79213A6A" w14:textId="7AF1C73B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 (twice)</w:t>
            </w:r>
          </w:p>
        </w:tc>
        <w:tc>
          <w:tcPr>
            <w:tcW w:w="1466" w:type="dxa"/>
          </w:tcPr>
          <w:p w14:paraId="28752ACE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Cerebral</w:t>
            </w:r>
          </w:p>
          <w:p w14:paraId="0ACAF457" w14:textId="31F7EACB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Spine</w:t>
            </w:r>
          </w:p>
        </w:tc>
        <w:tc>
          <w:tcPr>
            <w:tcW w:w="2324" w:type="dxa"/>
          </w:tcPr>
          <w:p w14:paraId="0EF72BF1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Craniotomy</w:t>
            </w:r>
          </w:p>
          <w:p w14:paraId="270C5C96" w14:textId="3B5D66E3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Surgical resection</w:t>
            </w:r>
          </w:p>
        </w:tc>
        <w:tc>
          <w:tcPr>
            <w:tcW w:w="1591" w:type="dxa"/>
          </w:tcPr>
          <w:p w14:paraId="2048BC10" w14:textId="0940DDFF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Deceased after 3 months</w:t>
            </w:r>
          </w:p>
        </w:tc>
      </w:tr>
      <w:tr w:rsidR="002C052F" w:rsidRPr="00BF34DC" w14:paraId="71EFB724" w14:textId="77777777" w:rsidTr="002C052F">
        <w:tc>
          <w:tcPr>
            <w:tcW w:w="1057" w:type="dxa"/>
          </w:tcPr>
          <w:p w14:paraId="7FAFBCD7" w14:textId="6D79D6E8" w:rsidR="002C052F" w:rsidRPr="00BF34DC" w:rsidRDefault="002C052F" w:rsidP="002C052F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Pernicone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Pernicone&lt;/Author&gt;&lt;Year&gt;1997&lt;/Year&gt;&lt;RecNum&gt;1253&lt;/RecNum&gt;&lt;DisplayText&gt;[14]&lt;/DisplayText&gt;&lt;record&gt;&lt;rec-number&gt;1253&lt;/rec-number&gt;&lt;foreign-keys&gt;&lt;key app="EN" db-id="rfdadf5awt5a51ee9d9xr5wbrz9ewszr5p0s" timestamp="1611058930"&gt;1253&lt;/key&gt;&lt;/foreign-keys&gt;&lt;ref-type name="Journal Article"&gt;17&lt;/ref-type&gt;&lt;contributors&gt;&lt;authors&gt;&lt;author&gt;Pernicone, P. J.&lt;/author&gt;&lt;author&gt;Scheithauer, B. W.&lt;/author&gt;&lt;author&gt;Sebo, T. J.&lt;/author&gt;&lt;author&gt;Kovacs, K. T.&lt;/author&gt;&lt;author&gt;Horvath, E.&lt;/author&gt;&lt;author&gt;Young, W. F., Jr.&lt;/author&gt;&lt;author&gt;Lloyd, R. V.&lt;/author&gt;&lt;author&gt;Davis, D. H.&lt;/author&gt;&lt;author&gt;Guthrie, B. L.&lt;/author&gt;&lt;author&gt;Schoene, W. C.&lt;/author&gt;&lt;/authors&gt;&lt;/contributors&gt;&lt;auth-address&gt;Department of Laboratory Medicine and Pathology, Mayo Clinic and Mayo Foundation, Rochester, Minnesota 55905, USA.&lt;/auth-address&gt;&lt;titles&gt;&lt;title&gt;Pituitary carcinoma: a clinicopathologic study of 15 cases&lt;/title&gt;&lt;secondary-title&gt;Cancer&lt;/secondary-title&gt;&lt;/titles&gt;&lt;periodical&gt;&lt;full-title&gt;Cancer&lt;/full-title&gt;&lt;/periodical&gt;&lt;pages&gt;804-12&lt;/pages&gt;&lt;volume&gt;79&lt;/volume&gt;&lt;number&gt;4&lt;/number&gt;&lt;keywords&gt;&lt;keyword&gt;Adrenocorticotropic Hormone/metabolism&lt;/keyword&gt;&lt;keyword&gt;Adult&lt;/keyword&gt;&lt;keyword&gt;Aged&lt;/keyword&gt;&lt;keyword&gt;*Carcinoma/metabolism/pathology/therapy&lt;/keyword&gt;&lt;keyword&gt;Female&lt;/keyword&gt;&lt;keyword&gt;Humans&lt;/keyword&gt;&lt;keyword&gt;Immunohistochemistry&lt;/keyword&gt;&lt;keyword&gt;Male&lt;/keyword&gt;&lt;keyword&gt;Middle Aged&lt;/keyword&gt;&lt;keyword&gt;*Pituitary Neoplasms/metabolism/pathology/therapy&lt;/keyword&gt;&lt;keyword&gt;Prolactinoma/pathology/therapy&lt;/keyword&gt;&lt;/keywords&gt;&lt;dates&gt;&lt;year&gt;1997&lt;/year&gt;&lt;pub-dates&gt;&lt;date&gt;Feb 15&lt;/date&gt;&lt;/pub-dates&gt;&lt;/dates&gt;&lt;isbn&gt;0008-543X (Print)&amp;#xD;0008-543X (Linking)&lt;/isbn&gt;&lt;accession-num&gt;9024719&lt;/accession-num&gt;&lt;urls&gt;&lt;related-urls&gt;&lt;url&gt;https://www.ncbi.nlm.nih.gov/pubmed/9024719&lt;/url&gt;&lt;url&gt;https://onlinelibrary.wiley.com/doi/pdf/10.1002/%28SICI%291097-0142%2819970215%2979%3A4%3C804%3A%3AAID-CNCR18%3E3.0.CO%3B2-3&lt;/url&gt;&lt;/related-urls&gt;&lt;/urls&gt;&lt;electronic-resource-num&gt;10.1002/(sici)1097-0142(19970215)79:4&amp;lt;804::aid-cncr18&amp;gt;3.0.co;2-3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4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13EC89B5" w14:textId="295A8FDE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70M</w:t>
            </w:r>
          </w:p>
        </w:tc>
        <w:tc>
          <w:tcPr>
            <w:tcW w:w="871" w:type="dxa"/>
          </w:tcPr>
          <w:p w14:paraId="746B9322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990" w:type="dxa"/>
          </w:tcPr>
          <w:p w14:paraId="5DF869E6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856" w:type="dxa"/>
          </w:tcPr>
          <w:p w14:paraId="1E0381C9" w14:textId="124E0E6B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8</w:t>
            </w:r>
          </w:p>
        </w:tc>
        <w:tc>
          <w:tcPr>
            <w:tcW w:w="1464" w:type="dxa"/>
          </w:tcPr>
          <w:p w14:paraId="0796BEB6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79" w:type="dxa"/>
          </w:tcPr>
          <w:p w14:paraId="3D1EF28E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56" w:type="dxa"/>
          </w:tcPr>
          <w:p w14:paraId="674C1264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6C6A7A3D" w14:textId="578BDF62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466" w:type="dxa"/>
          </w:tcPr>
          <w:p w14:paraId="2C059B81" w14:textId="77777777" w:rsidR="002C052F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Cerebral</w:t>
            </w:r>
            <w:r>
              <w:rPr>
                <w:sz w:val="18"/>
                <w:szCs w:val="18"/>
              </w:rPr>
              <w:t xml:space="preserve"> </w:t>
            </w:r>
          </w:p>
          <w:p w14:paraId="4BE0764A" w14:textId="6E2B62BA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Spine</w:t>
            </w:r>
          </w:p>
        </w:tc>
        <w:tc>
          <w:tcPr>
            <w:tcW w:w="2324" w:type="dxa"/>
          </w:tcPr>
          <w:p w14:paraId="7D26BFBC" w14:textId="1177629F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Craniotomy</w:t>
            </w:r>
          </w:p>
        </w:tc>
        <w:tc>
          <w:tcPr>
            <w:tcW w:w="1591" w:type="dxa"/>
          </w:tcPr>
          <w:p w14:paraId="52967ABE" w14:textId="2C0F3AB7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Deceased after 1.5 years</w:t>
            </w:r>
          </w:p>
        </w:tc>
      </w:tr>
      <w:tr w:rsidR="002C052F" w:rsidRPr="00BF34DC" w14:paraId="4D2CC34D" w14:textId="77777777" w:rsidTr="002C052F">
        <w:tc>
          <w:tcPr>
            <w:tcW w:w="1057" w:type="dxa"/>
          </w:tcPr>
          <w:p w14:paraId="1451E468" w14:textId="3A3C6215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Nose-Alberti 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Nose-Alberti&lt;/Author&gt;&lt;Year&gt;1998&lt;/Year&gt;&lt;RecNum&gt;1279&lt;/RecNum&gt;&lt;DisplayText&gt;[15]&lt;/DisplayText&gt;&lt;record&gt;&lt;rec-number&gt;1279&lt;/rec-number&gt;&lt;foreign-keys&gt;&lt;key app="EN" db-id="rfdadf5awt5a51ee9d9xr5wbrz9ewszr5p0s" timestamp="1611059079"&gt;1279&lt;/key&gt;&lt;/foreign-keys&gt;&lt;ref-type name="Journal Article"&gt;17&lt;/ref-type&gt;&lt;contributors&gt;&lt;authors&gt;&lt;author&gt;Nose-Alberti, V.&lt;/author&gt;&lt;author&gt;Mesquita, M. I.&lt;/author&gt;&lt;author&gt;Martin, L. C.&lt;/author&gt;&lt;author&gt;Kayath, M. J.&lt;/author&gt;&lt;/authors&gt;&lt;/contributors&gt;&lt;auth-address&gt;MD, PhD.&lt;/auth-address&gt;&lt;titles&gt;&lt;title&gt;Adrenocorticotropin-Producing Pituitary Carcinoma with Expression of c-erbB-2 and High PCNA Index: A Comparative Study with Pituitary Adenomas and Normal Pituitary Tissues&lt;/title&gt;&lt;secondary-title&gt;Endocr Pathol&lt;/secondary-title&gt;&lt;/titles&gt;&lt;periodical&gt;&lt;full-title&gt;Endocr Pathol&lt;/full-title&gt;&lt;/periodical&gt;&lt;pages&gt;53-62&lt;/pages&gt;&lt;volume&gt;9&lt;/volume&gt;&lt;number&gt;1&lt;/number&gt;&lt;dates&gt;&lt;year&gt;1998&lt;/year&gt;&lt;pub-dates&gt;&lt;date&gt;Spring&lt;/date&gt;&lt;/pub-dates&gt;&lt;/dates&gt;&lt;isbn&gt;1559-0097 (Electronic)&amp;#xD;1046-3976 (Linking)&lt;/isbn&gt;&lt;accession-num&gt;12114662&lt;/accession-num&gt;&lt;urls&gt;&lt;related-urls&gt;&lt;url&gt;https://www.ncbi.nlm.nih.gov/pubmed/12114662&lt;/url&gt;&lt;/related-urls&gt;&lt;/urls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5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24B414DE" w14:textId="10ABBA53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22F</w:t>
            </w:r>
          </w:p>
        </w:tc>
        <w:tc>
          <w:tcPr>
            <w:tcW w:w="871" w:type="dxa"/>
          </w:tcPr>
          <w:p w14:paraId="2B914D22" w14:textId="2717B149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</w:t>
            </w:r>
            <w:r w:rsidRPr="00FC12D1">
              <w:rPr>
                <w:sz w:val="18"/>
                <w:szCs w:val="18"/>
              </w:rPr>
              <w:t>icro</w:t>
            </w:r>
          </w:p>
        </w:tc>
        <w:tc>
          <w:tcPr>
            <w:tcW w:w="990" w:type="dxa"/>
          </w:tcPr>
          <w:p w14:paraId="0048EBF2" w14:textId="52F8FAA9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998</w:t>
            </w:r>
          </w:p>
        </w:tc>
        <w:tc>
          <w:tcPr>
            <w:tcW w:w="856" w:type="dxa"/>
          </w:tcPr>
          <w:p w14:paraId="0890472F" w14:textId="4EA52CA5" w:rsidR="002C052F" w:rsidRPr="00BF34DC" w:rsidRDefault="00A71EA0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3</w:t>
            </w:r>
          </w:p>
        </w:tc>
        <w:tc>
          <w:tcPr>
            <w:tcW w:w="1464" w:type="dxa"/>
          </w:tcPr>
          <w:p w14:paraId="22078642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79" w:type="dxa"/>
          </w:tcPr>
          <w:p w14:paraId="15B64BF7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56" w:type="dxa"/>
          </w:tcPr>
          <w:p w14:paraId="0D8CFD97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74E9442F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466" w:type="dxa"/>
          </w:tcPr>
          <w:p w14:paraId="33E9BBB8" w14:textId="1FF263FD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Liver</w:t>
            </w:r>
          </w:p>
        </w:tc>
        <w:tc>
          <w:tcPr>
            <w:tcW w:w="2324" w:type="dxa"/>
          </w:tcPr>
          <w:p w14:paraId="28D34EA6" w14:textId="30F292BD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TSR x 1</w:t>
            </w:r>
          </w:p>
        </w:tc>
        <w:tc>
          <w:tcPr>
            <w:tcW w:w="1591" w:type="dxa"/>
          </w:tcPr>
          <w:p w14:paraId="4D7CF0C0" w14:textId="64F42E7B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Deceased after 4 months</w:t>
            </w:r>
          </w:p>
        </w:tc>
      </w:tr>
      <w:tr w:rsidR="002C052F" w:rsidRPr="00BF34DC" w14:paraId="60ACDA77" w14:textId="77777777" w:rsidTr="002C052F">
        <w:tc>
          <w:tcPr>
            <w:tcW w:w="1057" w:type="dxa"/>
          </w:tcPr>
          <w:p w14:paraId="494D3ABD" w14:textId="250F0B42" w:rsidR="002C052F" w:rsidRPr="00BF34DC" w:rsidRDefault="002C052F" w:rsidP="002C052F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Kemink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Kemink&lt;/Author&gt;&lt;Year&gt;1999&lt;/Year&gt;&lt;RecNum&gt;1202&lt;/RecNum&gt;&lt;DisplayText&gt;[16]&lt;/DisplayText&gt;&lt;record&gt;&lt;rec-number&gt;1202&lt;/rec-number&gt;&lt;foreign-keys&gt;&lt;key app="EN" db-id="rfdadf5awt5a51ee9d9xr5wbrz9ewszr5p0s" timestamp="1611058783"&gt;1202&lt;/key&gt;&lt;/foreign-keys&gt;&lt;ref-type name="Journal Article"&gt;17&lt;/ref-type&gt;&lt;contributors&gt;&lt;authors&gt;&lt;author&gt;Kemink, S. A.&lt;/author&gt;&lt;author&gt;Wesseling, P.&lt;/author&gt;&lt;author&gt;Pieters, G. F.&lt;/author&gt;&lt;author&gt;Verhofstad, A. A.&lt;/author&gt;&lt;author&gt;Hermus, A. R.&lt;/author&gt;&lt;author&gt;Smals, A. G.&lt;/author&gt;&lt;/authors&gt;&lt;/contributors&gt;&lt;auth-address&gt;Dept of Endocrinology, University Hospital Nijmegen, The Netherlands.&lt;/auth-address&gt;&lt;titles&gt;&lt;title&gt;Progression of a Nelson&amp;apos;s adenoma to pituitary carcinoma; a case report and review of the literature&lt;/title&gt;&lt;secondary-title&gt;J Endocrinol Invest&lt;/secondary-title&gt;&lt;/titles&gt;&lt;periodical&gt;&lt;full-title&gt;J Endocrinol Invest&lt;/full-title&gt;&lt;/periodical&gt;&lt;pages&gt;70-5&lt;/pages&gt;&lt;volume&gt;22&lt;/volume&gt;&lt;number&gt;1&lt;/number&gt;&lt;keywords&gt;&lt;keyword&gt;Adrenalectomy&lt;/keyword&gt;&lt;keyword&gt;Adrenocorticotropic Hormone/analysis&lt;/keyword&gt;&lt;keyword&gt;Adult&lt;/keyword&gt;&lt;keyword&gt;Carcinoma/chemistry/*pathology&lt;/keyword&gt;&lt;keyword&gt;Cell Transformation, Neoplastic&lt;/keyword&gt;&lt;keyword&gt;Cushing Syndrome/complications/surgery&lt;/keyword&gt;&lt;keyword&gt;Fatal Outcome&lt;/keyword&gt;&lt;keyword&gt;Female&lt;/keyword&gt;&lt;keyword&gt;Humans&lt;/keyword&gt;&lt;keyword&gt;Nelson Syndrome/*pathology&lt;/keyword&gt;&lt;keyword&gt;Neoplasm Invasiveness&lt;/keyword&gt;&lt;keyword&gt;Neoplasm Metastasis&lt;/keyword&gt;&lt;keyword&gt;Pituitary Neoplasms/chemistry/*pathology&lt;/keyword&gt;&lt;keyword&gt;Thyrotropin/analysis&lt;/keyword&gt;&lt;/keywords&gt;&lt;dates&gt;&lt;year&gt;1999&lt;/year&gt;&lt;pub-dates&gt;&lt;date&gt;Jan&lt;/date&gt;&lt;/pub-dates&gt;&lt;/dates&gt;&lt;isbn&gt;0391-4097 (Print)&amp;#xD;0391-4097 (Linking)&lt;/isbn&gt;&lt;accession-num&gt;10090141&lt;/accession-num&gt;&lt;urls&gt;&lt;related-urls&gt;&lt;url&gt;https://www.ncbi.nlm.nih.gov/pubmed/10090141&lt;/url&gt;&lt;url&gt;https://link-springer-com.ezp.lib.unimelb.edu.au/content/pdf/10.1007%2FBF03345482.pdf&lt;/url&gt;&lt;/related-urls&gt;&lt;/urls&gt;&lt;electronic-resource-num&gt;10.1007/BF03345482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6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32D32F5D" w14:textId="6566A157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22 F</w:t>
            </w:r>
          </w:p>
        </w:tc>
        <w:tc>
          <w:tcPr>
            <w:tcW w:w="871" w:type="dxa"/>
          </w:tcPr>
          <w:p w14:paraId="6ACCE04B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990" w:type="dxa"/>
          </w:tcPr>
          <w:p w14:paraId="50C59176" w14:textId="2D487B58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962</w:t>
            </w:r>
          </w:p>
        </w:tc>
        <w:tc>
          <w:tcPr>
            <w:tcW w:w="856" w:type="dxa"/>
          </w:tcPr>
          <w:p w14:paraId="466A2B37" w14:textId="50B0B8A8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33 </w:t>
            </w:r>
          </w:p>
        </w:tc>
        <w:tc>
          <w:tcPr>
            <w:tcW w:w="1464" w:type="dxa"/>
          </w:tcPr>
          <w:p w14:paraId="7208C487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79" w:type="dxa"/>
          </w:tcPr>
          <w:p w14:paraId="5568704B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56" w:type="dxa"/>
          </w:tcPr>
          <w:p w14:paraId="22A8D3D3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41D312AE" w14:textId="26A8EF22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Yes </w:t>
            </w:r>
          </w:p>
        </w:tc>
        <w:tc>
          <w:tcPr>
            <w:tcW w:w="1466" w:type="dxa"/>
          </w:tcPr>
          <w:p w14:paraId="39EAA69F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Cerebral (autopsy)</w:t>
            </w:r>
          </w:p>
          <w:p w14:paraId="59806C8F" w14:textId="7A06EF3C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leptomeningeal</w:t>
            </w:r>
          </w:p>
        </w:tc>
        <w:tc>
          <w:tcPr>
            <w:tcW w:w="2324" w:type="dxa"/>
          </w:tcPr>
          <w:p w14:paraId="7714C9F4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Adrenalectomy</w:t>
            </w:r>
          </w:p>
          <w:p w14:paraId="2ED19180" w14:textId="73948AE7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Supra</w:t>
            </w: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sphenoidal surgery x 2</w:t>
            </w:r>
          </w:p>
        </w:tc>
        <w:tc>
          <w:tcPr>
            <w:tcW w:w="1591" w:type="dxa"/>
          </w:tcPr>
          <w:p w14:paraId="38C7B664" w14:textId="24A1A419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Deceased 12 month</w:t>
            </w:r>
          </w:p>
        </w:tc>
      </w:tr>
      <w:tr w:rsidR="002C052F" w:rsidRPr="00BF34DC" w14:paraId="590ECF2C" w14:textId="77777777" w:rsidTr="002C052F">
        <w:tc>
          <w:tcPr>
            <w:tcW w:w="1057" w:type="dxa"/>
          </w:tcPr>
          <w:p w14:paraId="6245F3A6" w14:textId="24AA83F5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Masuda 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Masuda&lt;/Author&gt;&lt;Year&gt;1999&lt;/Year&gt;&lt;RecNum&gt;1203&lt;/RecNum&gt;&lt;DisplayText&gt;[17]&lt;/DisplayText&gt;&lt;record&gt;&lt;rec-number&gt;1203&lt;/rec-number&gt;&lt;foreign-keys&gt;&lt;key app="EN" db-id="rfdadf5awt5a51ee9d9xr5wbrz9ewszr5p0s" timestamp="1611058787"&gt;1203&lt;/key&gt;&lt;/foreign-keys&gt;&lt;ref-type name="Journal Article"&gt;17&lt;/ref-type&gt;&lt;contributors&gt;&lt;authors&gt;&lt;author&gt;Masuda, T.&lt;/author&gt;&lt;author&gt;Akasaka, Y.&lt;/author&gt;&lt;author&gt;Ishikawa, Y.&lt;/author&gt;&lt;author&gt;Ishii, T.&lt;/author&gt;&lt;author&gt;Isshiki, I.&lt;/author&gt;&lt;author&gt;Imafuku, T.&lt;/author&gt;&lt;author&gt;Ogihara, T.&lt;/author&gt;&lt;author&gt;Miyazaki, H.&lt;/author&gt;&lt;author&gt;Asuwa, N.&lt;/author&gt;&lt;/authors&gt;&lt;/contributors&gt;&lt;auth-address&gt;Department of Pathology, Toho University School of Medicine, Tokyo, Japan. masudatk@med.toho-u.ac.jp&lt;/auth-address&gt;&lt;titles&gt;&lt;title&gt;An ACTH-producing pituitary carcinoma developing Cushing&amp;apos;s disease&lt;/title&gt;&lt;secondary-title&gt;Pathol Res Pract&lt;/secondary-title&gt;&lt;/titles&gt;&lt;periodical&gt;&lt;full-title&gt;Pathol Res Pract&lt;/full-title&gt;&lt;/periodical&gt;&lt;pages&gt;183-7&lt;/pages&gt;&lt;volume&gt;195&lt;/volume&gt;&lt;number&gt;3&lt;/number&gt;&lt;keywords&gt;&lt;keyword&gt;Adrenocorticotropic Hormone/biosynthesis/*metabolism&lt;/keyword&gt;&lt;keyword&gt;Cushing Syndrome/metabolism/*physiopathology&lt;/keyword&gt;&lt;keyword&gt;Disease Progression&lt;/keyword&gt;&lt;keyword&gt;Humans&lt;/keyword&gt;&lt;keyword&gt;Immunohistochemistry&lt;/keyword&gt;&lt;keyword&gt;Ki-67 Antigen/analysis&lt;/keyword&gt;&lt;keyword&gt;Male&lt;/keyword&gt;&lt;keyword&gt;Middle Aged&lt;/keyword&gt;&lt;keyword&gt;Pituitary Neoplasms/metabolism/*physiopathology&lt;/keyword&gt;&lt;/keywords&gt;&lt;dates&gt;&lt;year&gt;1999&lt;/year&gt;&lt;/dates&gt;&lt;isbn&gt;0344-0338 (Print)&amp;#xD;0344-0338 (Linking)&lt;/isbn&gt;&lt;accession-num&gt;10220799&lt;/accession-num&gt;&lt;urls&gt;&lt;related-urls&gt;&lt;url&gt;https://www.ncbi.nlm.nih.gov/pubmed/10220799&lt;/url&gt;&lt;url&gt;https://www-sciencedirect-com.ezp.lib.unimelb.edu.au/science/article/pii/S0344033899800326&lt;/url&gt;&lt;/related-urls&gt;&lt;/urls&gt;&lt;electronic-resource-num&gt;10.1016/S0344-0338(99)80032-6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7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30A12124" w14:textId="14230A27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59 M</w:t>
            </w:r>
          </w:p>
        </w:tc>
        <w:tc>
          <w:tcPr>
            <w:tcW w:w="871" w:type="dxa"/>
          </w:tcPr>
          <w:p w14:paraId="308122E4" w14:textId="1F4931B2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Macro</w:t>
            </w:r>
          </w:p>
        </w:tc>
        <w:tc>
          <w:tcPr>
            <w:tcW w:w="990" w:type="dxa"/>
          </w:tcPr>
          <w:p w14:paraId="6524633C" w14:textId="56042B49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995</w:t>
            </w:r>
          </w:p>
        </w:tc>
        <w:tc>
          <w:tcPr>
            <w:tcW w:w="856" w:type="dxa"/>
          </w:tcPr>
          <w:p w14:paraId="3FFFEFE8" w14:textId="78FD6AEE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2 </w:t>
            </w:r>
          </w:p>
        </w:tc>
        <w:tc>
          <w:tcPr>
            <w:tcW w:w="1464" w:type="dxa"/>
          </w:tcPr>
          <w:p w14:paraId="2CFC1D61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Headache</w:t>
            </w:r>
          </w:p>
          <w:p w14:paraId="58A35B77" w14:textId="5EFFE1E3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Blindness</w:t>
            </w:r>
          </w:p>
        </w:tc>
        <w:tc>
          <w:tcPr>
            <w:tcW w:w="679" w:type="dxa"/>
          </w:tcPr>
          <w:p w14:paraId="19899E87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30% </w:t>
            </w:r>
          </w:p>
          <w:p w14:paraId="0DF8C950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56" w:type="dxa"/>
          </w:tcPr>
          <w:p w14:paraId="1C4FB6D1" w14:textId="4F936B72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25%</w:t>
            </w:r>
          </w:p>
        </w:tc>
        <w:tc>
          <w:tcPr>
            <w:tcW w:w="1341" w:type="dxa"/>
          </w:tcPr>
          <w:p w14:paraId="39251E9B" w14:textId="658DDC6A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</w:t>
            </w:r>
            <w:r w:rsidRPr="00FC12D1">
              <w:rPr>
                <w:sz w:val="18"/>
                <w:szCs w:val="18"/>
              </w:rPr>
              <w:t>o</w:t>
            </w:r>
          </w:p>
        </w:tc>
        <w:tc>
          <w:tcPr>
            <w:tcW w:w="1466" w:type="dxa"/>
          </w:tcPr>
          <w:p w14:paraId="0E4DACD9" w14:textId="77777777" w:rsidR="002C052F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Lung</w:t>
            </w:r>
          </w:p>
          <w:p w14:paraId="54ECA83E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Spinal cord</w:t>
            </w:r>
          </w:p>
          <w:p w14:paraId="15FF4132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 xml:space="preserve">Liver (autopsy) </w:t>
            </w:r>
          </w:p>
          <w:p w14:paraId="6014005D" w14:textId="7C74D980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>-</w:t>
            </w:r>
            <w:r w:rsidRPr="00FC12D1">
              <w:rPr>
                <w:sz w:val="18"/>
                <w:szCs w:val="18"/>
              </w:rPr>
              <w:t>Midbrain (autopsy)</w:t>
            </w:r>
          </w:p>
        </w:tc>
        <w:tc>
          <w:tcPr>
            <w:tcW w:w="2324" w:type="dxa"/>
          </w:tcPr>
          <w:p w14:paraId="7A5EEABD" w14:textId="29C90880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>TSR</w:t>
            </w:r>
            <w:r w:rsidRPr="00FC12D1">
              <w:rPr>
                <w:sz w:val="18"/>
                <w:szCs w:val="18"/>
              </w:rPr>
              <w:t xml:space="preserve"> x 1</w:t>
            </w:r>
          </w:p>
        </w:tc>
        <w:tc>
          <w:tcPr>
            <w:tcW w:w="1591" w:type="dxa"/>
          </w:tcPr>
          <w:p w14:paraId="266057A3" w14:textId="2057D9DD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Deceased 3 months</w:t>
            </w:r>
          </w:p>
        </w:tc>
      </w:tr>
      <w:tr w:rsidR="002C052F" w:rsidRPr="00BF34DC" w14:paraId="64C3EFE5" w14:textId="77777777" w:rsidTr="002C052F">
        <w:tc>
          <w:tcPr>
            <w:tcW w:w="1057" w:type="dxa"/>
          </w:tcPr>
          <w:p w14:paraId="282EA55A" w14:textId="36BC116B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Zahedi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aYWhlZGk8L0F1dGhvcj48WWVhcj4yMDAxPC9ZZWFyPjxS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</w:fldData>
              </w:fldChar>
            </w:r>
            <w:r w:rsidR="000D025A">
              <w:rPr>
                <w:sz w:val="18"/>
                <w:szCs w:val="18"/>
              </w:rPr>
              <w:instrText xml:space="preserve"> ADDIN EN.CITE </w:instrText>
            </w:r>
            <w:r w:rsidR="000D025A">
              <w:rPr>
                <w:sz w:val="18"/>
                <w:szCs w:val="18"/>
              </w:rPr>
              <w:fldChar w:fldCharType="begin">
                <w:fldData xml:space="preserve">PEVuZE5vdGU+PENpdGU+PEF1dGhvcj5aYWhlZGk8L0F1dGhvcj48WWVhcj4yMDAxPC9ZZWFyPjxS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</w:fldData>
              </w:fldChar>
            </w:r>
            <w:r w:rsidR="000D025A">
              <w:rPr>
                <w:sz w:val="18"/>
                <w:szCs w:val="18"/>
              </w:rPr>
              <w:instrText xml:space="preserve"> ADDIN EN.CITE.DATA </w:instrText>
            </w:r>
            <w:r w:rsidR="000D025A">
              <w:rPr>
                <w:sz w:val="18"/>
                <w:szCs w:val="18"/>
              </w:rPr>
            </w:r>
            <w:r w:rsidR="000D025A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8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208A236C" w14:textId="1893DA10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40 F</w:t>
            </w:r>
          </w:p>
        </w:tc>
        <w:tc>
          <w:tcPr>
            <w:tcW w:w="871" w:type="dxa"/>
          </w:tcPr>
          <w:p w14:paraId="6E7DA2C6" w14:textId="7B2145E4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</w:t>
            </w:r>
            <w:r w:rsidRPr="00FC12D1">
              <w:rPr>
                <w:sz w:val="18"/>
                <w:szCs w:val="18"/>
              </w:rPr>
              <w:t>acro</w:t>
            </w:r>
          </w:p>
        </w:tc>
        <w:tc>
          <w:tcPr>
            <w:tcW w:w="990" w:type="dxa"/>
          </w:tcPr>
          <w:p w14:paraId="64DA7D24" w14:textId="468330DE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2001</w:t>
            </w:r>
          </w:p>
        </w:tc>
        <w:tc>
          <w:tcPr>
            <w:tcW w:w="856" w:type="dxa"/>
          </w:tcPr>
          <w:p w14:paraId="2CFFA79E" w14:textId="31F68400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2 </w:t>
            </w:r>
          </w:p>
        </w:tc>
        <w:tc>
          <w:tcPr>
            <w:tcW w:w="1464" w:type="dxa"/>
          </w:tcPr>
          <w:p w14:paraId="5932B530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T2DM</w:t>
            </w:r>
          </w:p>
          <w:p w14:paraId="095DCD54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-Amenorrhoea, </w:t>
            </w:r>
          </w:p>
          <w:p w14:paraId="66CE348F" w14:textId="6E9ACFA7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Weight gain 15kg</w:t>
            </w:r>
          </w:p>
        </w:tc>
        <w:tc>
          <w:tcPr>
            <w:tcW w:w="679" w:type="dxa"/>
          </w:tcPr>
          <w:p w14:paraId="0FC33BD3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56" w:type="dxa"/>
          </w:tcPr>
          <w:p w14:paraId="4FDADA61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19F89514" w14:textId="11107B2B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 (twice)</w:t>
            </w:r>
          </w:p>
        </w:tc>
        <w:tc>
          <w:tcPr>
            <w:tcW w:w="1466" w:type="dxa"/>
          </w:tcPr>
          <w:p w14:paraId="707BF1EF" w14:textId="2D4B13E7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Cervical LN</w:t>
            </w:r>
          </w:p>
        </w:tc>
        <w:tc>
          <w:tcPr>
            <w:tcW w:w="2324" w:type="dxa"/>
          </w:tcPr>
          <w:p w14:paraId="34474CB3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TSR x2</w:t>
            </w:r>
          </w:p>
          <w:p w14:paraId="2E564951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Ketoconazole 4month</w:t>
            </w:r>
          </w:p>
          <w:p w14:paraId="3F477D8B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Neck dissection</w:t>
            </w:r>
          </w:p>
          <w:p w14:paraId="5DFD5D93" w14:textId="34A82486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Bilateral adrenalectomy </w:t>
            </w:r>
          </w:p>
        </w:tc>
        <w:tc>
          <w:tcPr>
            <w:tcW w:w="1591" w:type="dxa"/>
          </w:tcPr>
          <w:p w14:paraId="5BFBC510" w14:textId="318DF927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Alive at end of the study</w:t>
            </w:r>
          </w:p>
        </w:tc>
      </w:tr>
      <w:tr w:rsidR="002C052F" w:rsidRPr="00BF34DC" w14:paraId="55E4E962" w14:textId="77777777" w:rsidTr="002C052F">
        <w:tc>
          <w:tcPr>
            <w:tcW w:w="1057" w:type="dxa"/>
          </w:tcPr>
          <w:p w14:paraId="4BD71269" w14:textId="6F48F015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Landman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MYW5kbWFuPC9BdXRob3I+PFllYXI+MjAwMjwvWWVhcj48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</w:fldData>
              </w:fldChar>
            </w:r>
            <w:r w:rsidR="000D025A">
              <w:rPr>
                <w:sz w:val="18"/>
                <w:szCs w:val="18"/>
              </w:rPr>
              <w:instrText xml:space="preserve"> ADDIN EN.CITE </w:instrText>
            </w:r>
            <w:r w:rsidR="000D025A">
              <w:rPr>
                <w:sz w:val="18"/>
                <w:szCs w:val="18"/>
              </w:rPr>
              <w:fldChar w:fldCharType="begin">
                <w:fldData xml:space="preserve">PEVuZE5vdGU+PENpdGU+PEF1dGhvcj5MYW5kbWFuPC9BdXRob3I+PFllYXI+MjAwMjwvWWVhcj48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</w:fldData>
              </w:fldChar>
            </w:r>
            <w:r w:rsidR="000D025A">
              <w:rPr>
                <w:sz w:val="18"/>
                <w:szCs w:val="18"/>
              </w:rPr>
              <w:instrText xml:space="preserve"> ADDIN EN.CITE.DATA </w:instrText>
            </w:r>
            <w:r w:rsidR="000D025A">
              <w:rPr>
                <w:sz w:val="18"/>
                <w:szCs w:val="18"/>
              </w:rPr>
            </w:r>
            <w:r w:rsidR="000D025A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9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14EA2768" w14:textId="4740D48D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4 F</w:t>
            </w:r>
          </w:p>
        </w:tc>
        <w:tc>
          <w:tcPr>
            <w:tcW w:w="871" w:type="dxa"/>
          </w:tcPr>
          <w:p w14:paraId="75F66B6A" w14:textId="1D26FA7E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Micro</w:t>
            </w:r>
          </w:p>
        </w:tc>
        <w:tc>
          <w:tcPr>
            <w:tcW w:w="990" w:type="dxa"/>
          </w:tcPr>
          <w:p w14:paraId="0983A8EA" w14:textId="7B64825F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979</w:t>
            </w:r>
          </w:p>
        </w:tc>
        <w:tc>
          <w:tcPr>
            <w:tcW w:w="856" w:type="dxa"/>
          </w:tcPr>
          <w:p w14:paraId="1AF3BF99" w14:textId="59EA651B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13 </w:t>
            </w:r>
          </w:p>
        </w:tc>
        <w:tc>
          <w:tcPr>
            <w:tcW w:w="1464" w:type="dxa"/>
          </w:tcPr>
          <w:p w14:paraId="10359A8C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-weight gain  </w:t>
            </w:r>
          </w:p>
          <w:p w14:paraId="140A18F7" w14:textId="7376A940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- emotional instability </w:t>
            </w:r>
          </w:p>
        </w:tc>
        <w:tc>
          <w:tcPr>
            <w:tcW w:w="679" w:type="dxa"/>
          </w:tcPr>
          <w:p w14:paraId="626C810A" w14:textId="2A47E587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n/a</w:t>
            </w:r>
          </w:p>
        </w:tc>
        <w:tc>
          <w:tcPr>
            <w:tcW w:w="656" w:type="dxa"/>
          </w:tcPr>
          <w:p w14:paraId="779F3725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32137077" w14:textId="4DA6BF94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466" w:type="dxa"/>
          </w:tcPr>
          <w:p w14:paraId="2ECE5FF8" w14:textId="7C1FB547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C</w:t>
            </w:r>
            <w:r w:rsidRPr="00FC12D1">
              <w:rPr>
                <w:sz w:val="18"/>
                <w:szCs w:val="18"/>
              </w:rPr>
              <w:t>ranial (frontal lobe and pons)</w:t>
            </w:r>
          </w:p>
        </w:tc>
        <w:tc>
          <w:tcPr>
            <w:tcW w:w="2324" w:type="dxa"/>
          </w:tcPr>
          <w:p w14:paraId="677A55B5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- craniotomy </w:t>
            </w:r>
          </w:p>
          <w:p w14:paraId="3E4485A9" w14:textId="5B36F6C4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 bilateral adrenalectomy</w:t>
            </w:r>
          </w:p>
        </w:tc>
        <w:tc>
          <w:tcPr>
            <w:tcW w:w="1591" w:type="dxa"/>
          </w:tcPr>
          <w:p w14:paraId="66A59A43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- </w:t>
            </w:r>
            <w:r>
              <w:rPr>
                <w:sz w:val="18"/>
                <w:szCs w:val="18"/>
              </w:rPr>
              <w:t>H</w:t>
            </w:r>
            <w:r w:rsidRPr="00FC12D1">
              <w:rPr>
                <w:sz w:val="18"/>
                <w:szCs w:val="18"/>
              </w:rPr>
              <w:t xml:space="preserve">ypopituitarism (cortisol, thyroid, gonadal) </w:t>
            </w:r>
          </w:p>
          <w:p w14:paraId="65C872B1" w14:textId="7A1BED1B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- </w:t>
            </w:r>
            <w:r>
              <w:rPr>
                <w:sz w:val="18"/>
                <w:szCs w:val="18"/>
              </w:rPr>
              <w:t>R</w:t>
            </w:r>
            <w:r w:rsidRPr="00FC12D1">
              <w:rPr>
                <w:sz w:val="18"/>
                <w:szCs w:val="18"/>
              </w:rPr>
              <w:t>emission in 2002 (follow up period 21 years)</w:t>
            </w:r>
          </w:p>
        </w:tc>
      </w:tr>
      <w:tr w:rsidR="002C052F" w:rsidRPr="00BF34DC" w14:paraId="17956988" w14:textId="77777777" w:rsidTr="002C052F">
        <w:tc>
          <w:tcPr>
            <w:tcW w:w="1057" w:type="dxa"/>
          </w:tcPr>
          <w:p w14:paraId="49DA42D2" w14:textId="7A9FBAD8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Suzuki 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Suzuki&lt;/Author&gt;&lt;Year&gt;2002&lt;/Year&gt;&lt;RecNum&gt;1209&lt;/RecNum&gt;&lt;DisplayText&gt;[20]&lt;/DisplayText&gt;&lt;record&gt;&lt;rec-number&gt;1209&lt;/rec-number&gt;&lt;foreign-keys&gt;&lt;key app="EN" db-id="rfdadf5awt5a51ee9d9xr5wbrz9ewszr5p0s" timestamp="1611058817"&gt;1209&lt;/key&gt;&lt;/foreign-keys&gt;&lt;ref-type name="Journal Article"&gt;17&lt;/ref-type&gt;&lt;contributors&gt;&lt;authors&gt;&lt;author&gt;Suzuki, K.&lt;/author&gt;&lt;author&gt;Morii, K.&lt;/author&gt;&lt;author&gt;Nakamura, J.&lt;/author&gt;&lt;author&gt;Kaneko, S.&lt;/author&gt;&lt;author&gt;Ukisu, J.&lt;/author&gt;&lt;author&gt;Hanyu, O.&lt;/author&gt;&lt;author&gt;Nakagawa, O.&lt;/author&gt;&lt;author&gt;Aizawa, Y.&lt;/author&gt;&lt;/authors&gt;&lt;/contributors&gt;&lt;auth-address&gt;Department of Homeostatic Regulation and Development, Niigata Graduate School of Medical and Dental Sciences, Japan.&lt;/auth-address&gt;&lt;titles&gt;&lt;title&gt;Adrenocorticotropin-producing pituitary carcinoma with metastasis to the liver in a patient with Cushing&amp;apos;s disease&lt;/title&gt;&lt;secondary-title&gt;Endocr J&lt;/secondary-title&gt;&lt;/titles&gt;&lt;periodical&gt;&lt;full-title&gt;Endocr J&lt;/full-title&gt;&lt;/periodical&gt;&lt;pages&gt;153-8&lt;/pages&gt;&lt;volume&gt;49&lt;/volume&gt;&lt;number&gt;2&lt;/number&gt;&lt;keywords&gt;&lt;keyword&gt;Adrenocorticotropic Hormone/*biosynthesis/blood/metabolism&lt;/keyword&gt;&lt;keyword&gt;Carcinoma/metabolism/*secondary&lt;/keyword&gt;&lt;keyword&gt;Cushing Syndrome/*complications&lt;/keyword&gt;&lt;keyword&gt;Female&lt;/keyword&gt;&lt;keyword&gt;Humans&lt;/keyword&gt;&lt;keyword&gt;Immunohistochemistry&lt;/keyword&gt;&lt;keyword&gt;Liver Neoplasms/metabolism/*secondary&lt;/keyword&gt;&lt;keyword&gt;Middle Aged&lt;/keyword&gt;&lt;keyword&gt;Pituitary Neoplasms/*metabolism/*pathology&lt;/keyword&gt;&lt;/keywords&gt;&lt;dates&gt;&lt;year&gt;2002&lt;/year&gt;&lt;pub-dates&gt;&lt;date&gt;Apr&lt;/date&gt;&lt;/pub-dates&gt;&lt;/dates&gt;&lt;isbn&gt;0918-8959 (Print)&amp;#xD;0918-8959 (Linking)&lt;/isbn&gt;&lt;accession-num&gt;12081233&lt;/accession-num&gt;&lt;urls&gt;&lt;related-urls&gt;&lt;url&gt;https://www.ncbi.nlm.nih.gov/pubmed/12081233&lt;/url&gt;&lt;url&gt;https://www.jstage.jst.go.jp/article/endocrj/49/2/49_2_153/_pdf&lt;/url&gt;&lt;/related-urls&gt;&lt;/urls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0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5542538C" w14:textId="7F9746A6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61yF</w:t>
            </w:r>
          </w:p>
        </w:tc>
        <w:tc>
          <w:tcPr>
            <w:tcW w:w="871" w:type="dxa"/>
          </w:tcPr>
          <w:p w14:paraId="6C8BF2DB" w14:textId="697E4583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Macro</w:t>
            </w:r>
          </w:p>
        </w:tc>
        <w:tc>
          <w:tcPr>
            <w:tcW w:w="990" w:type="dxa"/>
          </w:tcPr>
          <w:p w14:paraId="4FF0A2F6" w14:textId="2C3DB27E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994</w:t>
            </w:r>
          </w:p>
        </w:tc>
        <w:tc>
          <w:tcPr>
            <w:tcW w:w="856" w:type="dxa"/>
          </w:tcPr>
          <w:p w14:paraId="5DA88451" w14:textId="55F567EF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4 </w:t>
            </w:r>
          </w:p>
        </w:tc>
        <w:tc>
          <w:tcPr>
            <w:tcW w:w="1464" w:type="dxa"/>
          </w:tcPr>
          <w:p w14:paraId="24E9062C" w14:textId="42A125B3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Bi-temporal hemianopia</w:t>
            </w:r>
          </w:p>
        </w:tc>
        <w:tc>
          <w:tcPr>
            <w:tcW w:w="679" w:type="dxa"/>
          </w:tcPr>
          <w:p w14:paraId="1A9E8B4C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56" w:type="dxa"/>
          </w:tcPr>
          <w:p w14:paraId="4F5296C2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2E6E7A80" w14:textId="3B3010C1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Yes </w:t>
            </w:r>
          </w:p>
        </w:tc>
        <w:tc>
          <w:tcPr>
            <w:tcW w:w="1466" w:type="dxa"/>
          </w:tcPr>
          <w:p w14:paraId="5F5E5B29" w14:textId="3DFF95F4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Liver</w:t>
            </w:r>
          </w:p>
        </w:tc>
        <w:tc>
          <w:tcPr>
            <w:tcW w:w="2324" w:type="dxa"/>
          </w:tcPr>
          <w:p w14:paraId="11288351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T</w:t>
            </w:r>
            <w:r>
              <w:rPr>
                <w:sz w:val="18"/>
                <w:szCs w:val="18"/>
              </w:rPr>
              <w:t>SR</w:t>
            </w:r>
            <w:r w:rsidRPr="00FC12D1">
              <w:rPr>
                <w:sz w:val="18"/>
                <w:szCs w:val="18"/>
              </w:rPr>
              <w:t xml:space="preserve"> x 1 </w:t>
            </w:r>
          </w:p>
          <w:p w14:paraId="41DC2BDB" w14:textId="5A426D73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metyrapone</w:t>
            </w:r>
          </w:p>
        </w:tc>
        <w:tc>
          <w:tcPr>
            <w:tcW w:w="1591" w:type="dxa"/>
          </w:tcPr>
          <w:p w14:paraId="368B42FB" w14:textId="416DC95E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Alive at 2 year follow up</w:t>
            </w:r>
          </w:p>
        </w:tc>
      </w:tr>
      <w:tr w:rsidR="002C052F" w:rsidRPr="00BF34DC" w14:paraId="4C4906A4" w14:textId="77777777" w:rsidTr="002C052F">
        <w:tc>
          <w:tcPr>
            <w:tcW w:w="1057" w:type="dxa"/>
          </w:tcPr>
          <w:p w14:paraId="59FE51C8" w14:textId="67257FF0" w:rsidR="002C052F" w:rsidRPr="00BF34DC" w:rsidRDefault="002C052F" w:rsidP="002C052F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Tysome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Tysome&lt;/Author&gt;&lt;Year&gt;2004&lt;/Year&gt;&lt;RecNum&gt;1222&lt;/RecNum&gt;&lt;DisplayText&gt;[21]&lt;/DisplayText&gt;&lt;record&gt;&lt;rec-number&gt;1222&lt;/rec-number&gt;&lt;foreign-keys&gt;&lt;key app="EN" db-id="rfdadf5awt5a51ee9d9xr5wbrz9ewszr5p0s" timestamp="1611058832"&gt;1222&lt;/key&gt;&lt;/foreign-keys&gt;&lt;ref-type name="Journal Article"&gt;17&lt;/ref-type&gt;&lt;contributors&gt;&lt;authors&gt;&lt;author&gt;Tysome, J.&lt;/author&gt;&lt;author&gt;Gnanalingham, K. K.&lt;/author&gt;&lt;author&gt;Chopra, I.&lt;/author&gt;&lt;author&gt;Mendoza, N.&lt;/author&gt;&lt;/authors&gt;&lt;/contributors&gt;&lt;auth-address&gt;Department of Neurosurgery, Charing Cross Hospital, Fulham Palace Road, London, UK.&lt;/auth-address&gt;&lt;titles&gt;&lt;title&gt;Intradural metastatic spinal cord compression from ACTH-secreting pituitary carcinoma&lt;/title&gt;&lt;secondary-title&gt;Acta Neurochir (Wien)&lt;/secondary-title&gt;&lt;/titles&gt;&lt;periodical&gt;&lt;full-title&gt;Acta Neurochir (Wien)&lt;/full-title&gt;&lt;/periodical&gt;&lt;pages&gt;1251-4&lt;/pages&gt;&lt;volume&gt;146&lt;/volume&gt;&lt;number&gt;11&lt;/number&gt;&lt;keywords&gt;&lt;keyword&gt;Carcinoma/complications/metabolism/*secondary&lt;/keyword&gt;&lt;keyword&gt;Child&lt;/keyword&gt;&lt;keyword&gt;*Dura Mater&lt;/keyword&gt;&lt;keyword&gt;Follow-Up Studies&lt;/keyword&gt;&lt;keyword&gt;Humans&lt;/keyword&gt;&lt;keyword&gt;Male&lt;/keyword&gt;&lt;keyword&gt;Meningeal Neoplasms/complications/metabolism/*secondary&lt;/keyword&gt;&lt;keyword&gt;Pituitary ACTH Hypersecretion/*complications&lt;/keyword&gt;&lt;keyword&gt;Pituitary Neoplasms/metabolism/*pathology&lt;/keyword&gt;&lt;keyword&gt;Spinal Cord Compression/*etiology&lt;/keyword&gt;&lt;/keywords&gt;&lt;dates&gt;&lt;year&gt;2004&lt;/year&gt;&lt;pub-dates&gt;&lt;date&gt;Nov&lt;/date&gt;&lt;/pub-dates&gt;&lt;/dates&gt;&lt;isbn&gt;0001-6268 (Print)&amp;#xD;0001-6268 (Linking)&lt;/isbn&gt;&lt;accession-num&gt;15349756&lt;/accession-num&gt;&lt;urls&gt;&lt;related-urls&gt;&lt;url&gt;https://www.ncbi.nlm.nih.gov/pubmed/15349756&lt;/url&gt;&lt;url&gt;https://link-springer-com.ezp.lib.unimelb.edu.au/content/pdf/10.1007%2Fs00701-004-0350-0.pdf&lt;/url&gt;&lt;/related-urls&gt;&lt;/urls&gt;&lt;electronic-resource-num&gt;10.1007/s00701-004-0350-0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1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0C945B86" w14:textId="38706EBA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1 M</w:t>
            </w:r>
          </w:p>
        </w:tc>
        <w:tc>
          <w:tcPr>
            <w:tcW w:w="871" w:type="dxa"/>
          </w:tcPr>
          <w:p w14:paraId="3287CC71" w14:textId="4C54A418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Macro</w:t>
            </w:r>
          </w:p>
        </w:tc>
        <w:tc>
          <w:tcPr>
            <w:tcW w:w="990" w:type="dxa"/>
          </w:tcPr>
          <w:p w14:paraId="1EBADDB3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856" w:type="dxa"/>
          </w:tcPr>
          <w:p w14:paraId="01D7DCEB" w14:textId="66281458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16 </w:t>
            </w:r>
          </w:p>
        </w:tc>
        <w:tc>
          <w:tcPr>
            <w:tcW w:w="1464" w:type="dxa"/>
          </w:tcPr>
          <w:p w14:paraId="5142E263" w14:textId="2AA155D4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Visual disturbance</w:t>
            </w:r>
          </w:p>
        </w:tc>
        <w:tc>
          <w:tcPr>
            <w:tcW w:w="679" w:type="dxa"/>
          </w:tcPr>
          <w:p w14:paraId="0DF3C098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56" w:type="dxa"/>
          </w:tcPr>
          <w:p w14:paraId="5B303C6B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648AAD5C" w14:textId="0A666209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466" w:type="dxa"/>
          </w:tcPr>
          <w:p w14:paraId="14CBB9B5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Craniospinal</w:t>
            </w:r>
          </w:p>
          <w:p w14:paraId="3729901E" w14:textId="669FFE56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Liver</w:t>
            </w:r>
          </w:p>
        </w:tc>
        <w:tc>
          <w:tcPr>
            <w:tcW w:w="2324" w:type="dxa"/>
          </w:tcPr>
          <w:p w14:paraId="22ED222E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Craniotomy x 2</w:t>
            </w:r>
          </w:p>
          <w:p w14:paraId="7E44F8A1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Bilateral adrenalectomy</w:t>
            </w:r>
          </w:p>
          <w:p w14:paraId="508AA5BD" w14:textId="370321FD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Spinal met</w:t>
            </w:r>
            <w:r>
              <w:rPr>
                <w:sz w:val="18"/>
                <w:szCs w:val="18"/>
              </w:rPr>
              <w:t>astase</w:t>
            </w:r>
            <w:r w:rsidRPr="00FC12D1">
              <w:rPr>
                <w:sz w:val="18"/>
                <w:szCs w:val="18"/>
              </w:rPr>
              <w:t>s resection</w:t>
            </w:r>
          </w:p>
        </w:tc>
        <w:tc>
          <w:tcPr>
            <w:tcW w:w="1591" w:type="dxa"/>
          </w:tcPr>
          <w:p w14:paraId="72053181" w14:textId="0E3BB729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Alive 12 month follow up</w:t>
            </w:r>
          </w:p>
        </w:tc>
      </w:tr>
      <w:tr w:rsidR="002C052F" w:rsidRPr="00BF34DC" w14:paraId="18C9DC36" w14:textId="77777777" w:rsidTr="002C052F">
        <w:tc>
          <w:tcPr>
            <w:tcW w:w="1057" w:type="dxa"/>
          </w:tcPr>
          <w:p w14:paraId="2890A742" w14:textId="22BC7986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ivan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Sivan&lt;/Author&gt;&lt;Year&gt;2006&lt;/Year&gt;&lt;RecNum&gt;1223&lt;/RecNum&gt;&lt;DisplayText&gt;[22]&lt;/DisplayText&gt;&lt;record&gt;&lt;rec-number&gt;1223&lt;/rec-number&gt;&lt;foreign-keys&gt;&lt;key app="EN" db-id="rfdadf5awt5a51ee9d9xr5wbrz9ewszr5p0s" timestamp="1611058835"&gt;1223&lt;/key&gt;&lt;/foreign-keys&gt;&lt;ref-type name="Journal Article"&gt;17&lt;/ref-type&gt;&lt;contributors&gt;&lt;authors&gt;&lt;author&gt;Sivan, M.&lt;/author&gt;&lt;author&gt;Nandi, D.&lt;/author&gt;&lt;author&gt;Cudlip, S.&lt;/author&gt;&lt;/authors&gt;&lt;/contributors&gt;&lt;auth-address&gt;Department of Neurosurgery, Radcliffe Infirmary, Oxford, OX2 6HE, United Kingdom. drmanojsivan@yahoo.com&lt;/auth-address&gt;&lt;titles&gt;&lt;title&gt;Intramedullary spinal metastasis (ISCM) from pituitary carcinoma&lt;/title&gt;&lt;secondary-title&gt;J Neurooncol&lt;/secondary-title&gt;&lt;/titles&gt;&lt;periodical&gt;&lt;full-title&gt;J Neurooncol&lt;/full-title&gt;&lt;/periodical&gt;&lt;pages&gt;19-20&lt;/pages&gt;&lt;volume&gt;80&lt;/volume&gt;&lt;number&gt;1&lt;/number&gt;&lt;keywords&gt;&lt;keyword&gt;ACTH-Secreting Pituitary Adenoma/*secondary/surgery&lt;/keyword&gt;&lt;keyword&gt;Decompression, Surgical&lt;/keyword&gt;&lt;keyword&gt;Fatal Outcome&lt;/keyword&gt;&lt;keyword&gt;Female&lt;/keyword&gt;&lt;keyword&gt;Humans&lt;/keyword&gt;&lt;keyword&gt;Magnetic Resonance Imaging&lt;/keyword&gt;&lt;keyword&gt;Middle Aged&lt;/keyword&gt;&lt;keyword&gt;Pituitary Neoplasms/*pathology/surgery&lt;/keyword&gt;&lt;keyword&gt;Spinal Cord Neoplasms/*secondary&lt;/keyword&gt;&lt;/keywords&gt;&lt;dates&gt;&lt;year&gt;2006&lt;/year&gt;&lt;pub-dates&gt;&lt;date&gt;Oct&lt;/date&gt;&lt;/pub-dates&gt;&lt;/dates&gt;&lt;isbn&gt;0167-594X (Print)&amp;#xD;0167-594X (Linking)&lt;/isbn&gt;&lt;accession-num&gt;16944315&lt;/accession-num&gt;&lt;urls&gt;&lt;related-urls&gt;&lt;url&gt;https://www.ncbi.nlm.nih.gov/pubmed/16944315&lt;/url&gt;&lt;url&gt;https://link-springer-com.ezp.lib.unimelb.edu.au/content/pdf/10.1007%2Fs11060-006-9156-7.pdf&lt;/url&gt;&lt;/related-urls&gt;&lt;/urls&gt;&lt;electronic-resource-num&gt;10.1007/s11060-006-9156-7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2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506D551C" w14:textId="1F4238E6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45 F</w:t>
            </w:r>
          </w:p>
        </w:tc>
        <w:tc>
          <w:tcPr>
            <w:tcW w:w="871" w:type="dxa"/>
          </w:tcPr>
          <w:p w14:paraId="0D66ED9D" w14:textId="4A8DA127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</w:t>
            </w:r>
            <w:r w:rsidRPr="00FC12D1">
              <w:rPr>
                <w:sz w:val="18"/>
                <w:szCs w:val="18"/>
              </w:rPr>
              <w:t>acro</w:t>
            </w:r>
          </w:p>
        </w:tc>
        <w:tc>
          <w:tcPr>
            <w:tcW w:w="990" w:type="dxa"/>
          </w:tcPr>
          <w:p w14:paraId="40B65CBA" w14:textId="366C2797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993</w:t>
            </w:r>
          </w:p>
        </w:tc>
        <w:tc>
          <w:tcPr>
            <w:tcW w:w="856" w:type="dxa"/>
          </w:tcPr>
          <w:p w14:paraId="2F102A5B" w14:textId="6E379E33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9 </w:t>
            </w:r>
          </w:p>
        </w:tc>
        <w:tc>
          <w:tcPr>
            <w:tcW w:w="1464" w:type="dxa"/>
          </w:tcPr>
          <w:p w14:paraId="1A35B649" w14:textId="66BCFC44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n/a</w:t>
            </w:r>
          </w:p>
        </w:tc>
        <w:tc>
          <w:tcPr>
            <w:tcW w:w="679" w:type="dxa"/>
          </w:tcPr>
          <w:p w14:paraId="199EBE1A" w14:textId="7B26B2B6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n/a</w:t>
            </w:r>
          </w:p>
        </w:tc>
        <w:tc>
          <w:tcPr>
            <w:tcW w:w="656" w:type="dxa"/>
          </w:tcPr>
          <w:p w14:paraId="79EFAC08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7AA79EC5" w14:textId="16A2F38B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</w:t>
            </w:r>
            <w:r w:rsidRPr="00FC12D1">
              <w:rPr>
                <w:sz w:val="18"/>
                <w:szCs w:val="18"/>
              </w:rPr>
              <w:t>o</w:t>
            </w:r>
          </w:p>
        </w:tc>
        <w:tc>
          <w:tcPr>
            <w:tcW w:w="1466" w:type="dxa"/>
          </w:tcPr>
          <w:p w14:paraId="0465E60E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 xml:space="preserve">Spinal </w:t>
            </w:r>
          </w:p>
          <w:p w14:paraId="5437504C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Liver</w:t>
            </w:r>
          </w:p>
          <w:p w14:paraId="0B82F31D" w14:textId="691049B3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B</w:t>
            </w:r>
            <w:r w:rsidRPr="00FC12D1">
              <w:rPr>
                <w:sz w:val="18"/>
                <w:szCs w:val="18"/>
              </w:rPr>
              <w:t>reast</w:t>
            </w:r>
          </w:p>
        </w:tc>
        <w:tc>
          <w:tcPr>
            <w:tcW w:w="2324" w:type="dxa"/>
          </w:tcPr>
          <w:p w14:paraId="39B569A4" w14:textId="30E84CEB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SR</w:t>
            </w:r>
            <w:r w:rsidRPr="00FC12D1">
              <w:rPr>
                <w:sz w:val="18"/>
                <w:szCs w:val="18"/>
              </w:rPr>
              <w:t xml:space="preserve"> x 4</w:t>
            </w:r>
          </w:p>
        </w:tc>
        <w:tc>
          <w:tcPr>
            <w:tcW w:w="1591" w:type="dxa"/>
          </w:tcPr>
          <w:p w14:paraId="7FA284B4" w14:textId="5ADB94A2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Deceased 1.5 years</w:t>
            </w:r>
          </w:p>
        </w:tc>
      </w:tr>
      <w:tr w:rsidR="002C052F" w:rsidRPr="00BF34DC" w14:paraId="7CE34173" w14:textId="77777777" w:rsidTr="002C052F">
        <w:tc>
          <w:tcPr>
            <w:tcW w:w="1057" w:type="dxa"/>
          </w:tcPr>
          <w:p w14:paraId="1311CFF9" w14:textId="753AD7C3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Pinchot 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Pinchot&lt;/Author&gt;&lt;Year&gt;2009&lt;/Year&gt;&lt;RecNum&gt;1224&lt;/RecNum&gt;&lt;DisplayText&gt;[23]&lt;/DisplayText&gt;&lt;record&gt;&lt;rec-number&gt;1224&lt;/rec-number&gt;&lt;foreign-keys&gt;&lt;key app="EN" db-id="rfdadf5awt5a51ee9d9xr5wbrz9ewszr5p0s" timestamp="1611058837"&gt;1224&lt;/key&gt;&lt;/foreign-keys&gt;&lt;ref-type name="Journal Article"&gt;17&lt;/ref-type&gt;&lt;contributors&gt;&lt;authors&gt;&lt;author&gt;Pinchot, S. N.&lt;/author&gt;&lt;author&gt;Sippel, R.&lt;/author&gt;&lt;author&gt;Chen, H.&lt;/author&gt;&lt;/authors&gt;&lt;/contributors&gt;&lt;auth-address&gt;Section of Endocrine Surgery, Department of Surgery, University of Wisconsin, Madison, WI, USA. spinchot@uwhealth.org&lt;/auth-address&gt;&lt;titles&gt;&lt;title&gt;ACTH-producing carcinoma of the pituitary with refractory Cushing&amp;apos;s Disease and hepatic metastases: a case report and review of the literature&lt;/title&gt;&lt;secondary-title&gt;World J Surg Oncol&lt;/secondary-title&gt;&lt;/titles&gt;&lt;periodical&gt;&lt;full-title&gt;World J Surg Oncol&lt;/full-title&gt;&lt;/periodical&gt;&lt;pages&gt;39&lt;/pages&gt;&lt;volume&gt;7&lt;/volume&gt;&lt;keywords&gt;&lt;keyword&gt;ACTH-Secreting Pituitary Adenoma/genetics/mortality/*pathology/therapy&lt;/keyword&gt;&lt;keyword&gt;Female&lt;/keyword&gt;&lt;keyword&gt;Genes, p53&lt;/keyword&gt;&lt;keyword&gt;Humans&lt;/keyword&gt;&lt;keyword&gt;Liver Neoplasms/*secondary&lt;/keyword&gt;&lt;keyword&gt;Magnetic Resonance Imaging&lt;/keyword&gt;&lt;keyword&gt;Middle Aged&lt;/keyword&gt;&lt;keyword&gt;Parathyroid Hormone/blood&lt;/keyword&gt;&lt;keyword&gt;Pituitary ACTH Hypersecretion/*complications&lt;/keyword&gt;&lt;/keywords&gt;&lt;dates&gt;&lt;year&gt;2009&lt;/year&gt;&lt;pub-dates&gt;&lt;date&gt;Apr 8&lt;/date&gt;&lt;/pub-dates&gt;&lt;/dates&gt;&lt;isbn&gt;1477-7819 (Electronic)&amp;#xD;1477-7819 (Linking)&lt;/isbn&gt;&lt;accession-num&gt;19356251&lt;/accession-num&gt;&lt;urls&gt;&lt;related-urls&gt;&lt;url&gt;https://www.ncbi.nlm.nih.gov/pubmed/19356251&lt;/url&gt;&lt;url&gt;https://www.ncbi.nlm.nih.gov/pmc/articles/PMC2678126/pdf/1477-7819-7-39.pdf&lt;/url&gt;&lt;/related-urls&gt;&lt;/urls&gt;&lt;custom2&gt;PMC2678126&lt;/custom2&gt;&lt;electronic-resource-num&gt;10.1186/1477-7819-7-39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3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2D643A75" w14:textId="2522D3AE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59 F</w:t>
            </w:r>
          </w:p>
        </w:tc>
        <w:tc>
          <w:tcPr>
            <w:tcW w:w="871" w:type="dxa"/>
          </w:tcPr>
          <w:p w14:paraId="79235A6A" w14:textId="441F9147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</w:t>
            </w:r>
            <w:r w:rsidRPr="00FC12D1">
              <w:rPr>
                <w:sz w:val="18"/>
                <w:szCs w:val="18"/>
              </w:rPr>
              <w:t>acro</w:t>
            </w:r>
          </w:p>
        </w:tc>
        <w:tc>
          <w:tcPr>
            <w:tcW w:w="990" w:type="dxa"/>
          </w:tcPr>
          <w:p w14:paraId="5C509263" w14:textId="0A152D2F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2003</w:t>
            </w:r>
          </w:p>
        </w:tc>
        <w:tc>
          <w:tcPr>
            <w:tcW w:w="856" w:type="dxa"/>
          </w:tcPr>
          <w:p w14:paraId="1A0CBFCD" w14:textId="69731620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2</w:t>
            </w:r>
          </w:p>
        </w:tc>
        <w:tc>
          <w:tcPr>
            <w:tcW w:w="1464" w:type="dxa"/>
          </w:tcPr>
          <w:p w14:paraId="7626DB29" w14:textId="7F24B059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Diplopia</w:t>
            </w:r>
          </w:p>
        </w:tc>
        <w:tc>
          <w:tcPr>
            <w:tcW w:w="679" w:type="dxa"/>
          </w:tcPr>
          <w:p w14:paraId="4BB29CDE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56" w:type="dxa"/>
          </w:tcPr>
          <w:p w14:paraId="1E38DCEC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06800F46" w14:textId="4051D166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  <w:r w:rsidRPr="00FC12D1">
              <w:rPr>
                <w:sz w:val="18"/>
                <w:szCs w:val="18"/>
              </w:rPr>
              <w:t xml:space="preserve"> </w:t>
            </w:r>
          </w:p>
        </w:tc>
        <w:tc>
          <w:tcPr>
            <w:tcW w:w="1466" w:type="dxa"/>
          </w:tcPr>
          <w:p w14:paraId="79D6931E" w14:textId="165FE5A7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Liver</w:t>
            </w:r>
          </w:p>
        </w:tc>
        <w:tc>
          <w:tcPr>
            <w:tcW w:w="2324" w:type="dxa"/>
          </w:tcPr>
          <w:p w14:paraId="77FA078A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Endoscopic trans</w:t>
            </w: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 xml:space="preserve">nasal resection x2 </w:t>
            </w:r>
          </w:p>
          <w:p w14:paraId="4E002B19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Ketoconazole</w:t>
            </w:r>
          </w:p>
          <w:p w14:paraId="37D6E9EC" w14:textId="7782428F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Bilateral adrenalectomy 2005</w:t>
            </w:r>
          </w:p>
        </w:tc>
        <w:tc>
          <w:tcPr>
            <w:tcW w:w="1591" w:type="dxa"/>
          </w:tcPr>
          <w:p w14:paraId="4AD8DEAC" w14:textId="5B40580A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Deceased 1 month</w:t>
            </w:r>
          </w:p>
        </w:tc>
      </w:tr>
      <w:tr w:rsidR="002C052F" w:rsidRPr="00BF34DC" w14:paraId="45C95C5A" w14:textId="77777777" w:rsidTr="002C052F">
        <w:tc>
          <w:tcPr>
            <w:tcW w:w="1057" w:type="dxa"/>
          </w:tcPr>
          <w:p w14:paraId="3552D83B" w14:textId="30FF5E00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Bode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Cb2RlPC9BdXRob3I+PFllYXI+MjAxMDwvWWVhcj48UmVj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==
</w:fldData>
              </w:fldChar>
            </w:r>
            <w:r w:rsidR="000D025A">
              <w:rPr>
                <w:sz w:val="18"/>
                <w:szCs w:val="18"/>
              </w:rPr>
              <w:instrText xml:space="preserve"> ADDIN EN.CITE </w:instrText>
            </w:r>
            <w:r w:rsidR="000D025A">
              <w:rPr>
                <w:sz w:val="18"/>
                <w:szCs w:val="18"/>
              </w:rPr>
              <w:fldChar w:fldCharType="begin">
                <w:fldData xml:space="preserve">PEVuZE5vdGU+PENpdGU+PEF1dGhvcj5Cb2RlPC9BdXRob3I+PFllYXI+MjAxMDwvWWVhcj48UmVj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==
</w:fldData>
              </w:fldChar>
            </w:r>
            <w:r w:rsidR="000D025A">
              <w:rPr>
                <w:sz w:val="18"/>
                <w:szCs w:val="18"/>
              </w:rPr>
              <w:instrText xml:space="preserve"> ADDIN EN.CITE.DATA </w:instrText>
            </w:r>
            <w:r w:rsidR="000D025A">
              <w:rPr>
                <w:sz w:val="18"/>
                <w:szCs w:val="18"/>
              </w:rPr>
            </w:r>
            <w:r w:rsidR="000D025A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4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463E2839" w14:textId="15D096AB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45F</w:t>
            </w:r>
          </w:p>
        </w:tc>
        <w:tc>
          <w:tcPr>
            <w:tcW w:w="871" w:type="dxa"/>
          </w:tcPr>
          <w:p w14:paraId="5999F5E9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990" w:type="dxa"/>
          </w:tcPr>
          <w:p w14:paraId="027BD85F" w14:textId="7E30EBF8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2004</w:t>
            </w:r>
          </w:p>
        </w:tc>
        <w:tc>
          <w:tcPr>
            <w:tcW w:w="856" w:type="dxa"/>
          </w:tcPr>
          <w:p w14:paraId="64285720" w14:textId="35D97EBB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6</w:t>
            </w:r>
          </w:p>
        </w:tc>
        <w:tc>
          <w:tcPr>
            <w:tcW w:w="1464" w:type="dxa"/>
          </w:tcPr>
          <w:p w14:paraId="7AA363AE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79" w:type="dxa"/>
          </w:tcPr>
          <w:p w14:paraId="6934011F" w14:textId="73DFACAA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n/a</w:t>
            </w:r>
          </w:p>
        </w:tc>
        <w:tc>
          <w:tcPr>
            <w:tcW w:w="656" w:type="dxa"/>
          </w:tcPr>
          <w:p w14:paraId="0B1BE64B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485E9187" w14:textId="66EFE2B4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</w:t>
            </w:r>
            <w:r w:rsidRPr="00FC12D1">
              <w:rPr>
                <w:sz w:val="18"/>
                <w:szCs w:val="18"/>
              </w:rPr>
              <w:t>es</w:t>
            </w:r>
          </w:p>
        </w:tc>
        <w:tc>
          <w:tcPr>
            <w:tcW w:w="1466" w:type="dxa"/>
          </w:tcPr>
          <w:p w14:paraId="1BD8F16E" w14:textId="77777777" w:rsidR="002C052F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Cerebral</w:t>
            </w:r>
          </w:p>
          <w:p w14:paraId="6CB2BADC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 xml:space="preserve">Spinal </w:t>
            </w:r>
          </w:p>
          <w:p w14:paraId="6F01D06A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2324" w:type="dxa"/>
          </w:tcPr>
          <w:p w14:paraId="1FB78914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Bilateral adrenalectomy</w:t>
            </w:r>
          </w:p>
          <w:p w14:paraId="5F12812E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Medical therapy</w:t>
            </w:r>
          </w:p>
          <w:p w14:paraId="63F2B566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proofErr w:type="spellStart"/>
            <w:r w:rsidRPr="00FC12D1">
              <w:rPr>
                <w:sz w:val="18"/>
                <w:szCs w:val="18"/>
              </w:rPr>
              <w:t>Temazol</w:t>
            </w:r>
            <w:r>
              <w:rPr>
                <w:sz w:val="18"/>
                <w:szCs w:val="18"/>
              </w:rPr>
              <w:t>o</w:t>
            </w:r>
            <w:r w:rsidRPr="00FC12D1">
              <w:rPr>
                <w:sz w:val="18"/>
                <w:szCs w:val="18"/>
              </w:rPr>
              <w:t>mide</w:t>
            </w:r>
            <w:proofErr w:type="spellEnd"/>
          </w:p>
          <w:p w14:paraId="7125F546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proofErr w:type="spellStart"/>
            <w:r w:rsidRPr="00FC12D1">
              <w:rPr>
                <w:sz w:val="18"/>
                <w:szCs w:val="18"/>
              </w:rPr>
              <w:t>Pasireotide</w:t>
            </w:r>
            <w:proofErr w:type="spellEnd"/>
            <w:r w:rsidRPr="00FC12D1">
              <w:rPr>
                <w:sz w:val="18"/>
                <w:szCs w:val="18"/>
              </w:rPr>
              <w:t xml:space="preserve"> </w:t>
            </w:r>
          </w:p>
          <w:p w14:paraId="33A573AF" w14:textId="583F7BDC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ranial surgery</w:t>
            </w:r>
            <w:r w:rsidRPr="00FC12D1">
              <w:rPr>
                <w:sz w:val="18"/>
                <w:szCs w:val="18"/>
              </w:rPr>
              <w:t xml:space="preserve"> x 2</w:t>
            </w:r>
          </w:p>
        </w:tc>
        <w:tc>
          <w:tcPr>
            <w:tcW w:w="1591" w:type="dxa"/>
          </w:tcPr>
          <w:p w14:paraId="6D53E01B" w14:textId="167F8376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Alive at 9 months</w:t>
            </w:r>
          </w:p>
        </w:tc>
      </w:tr>
      <w:tr w:rsidR="002C052F" w:rsidRPr="00BF34DC" w14:paraId="0A23DF76" w14:textId="77777777" w:rsidTr="002C052F">
        <w:tc>
          <w:tcPr>
            <w:tcW w:w="1057" w:type="dxa"/>
          </w:tcPr>
          <w:p w14:paraId="58E8BBF0" w14:textId="382033AE" w:rsidR="002C052F" w:rsidRPr="00BF34DC" w:rsidRDefault="002C052F" w:rsidP="002C052F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urto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DdXJ0bzwvQXV0aG9yPjxZZWFyPjIwMTA8L1llYXI+PFJl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</w:fldData>
              </w:fldChar>
            </w:r>
            <w:r w:rsidR="000D025A">
              <w:rPr>
                <w:sz w:val="18"/>
                <w:szCs w:val="18"/>
              </w:rPr>
              <w:instrText xml:space="preserve"> ADDIN EN.CITE </w:instrText>
            </w:r>
            <w:r w:rsidR="000D025A">
              <w:rPr>
                <w:sz w:val="18"/>
                <w:szCs w:val="18"/>
              </w:rPr>
              <w:fldChar w:fldCharType="begin">
                <w:fldData xml:space="preserve">PEVuZE5vdGU+PENpdGU+PEF1dGhvcj5DdXJ0bzwvQXV0aG9yPjxZZWFyPjIwMTA8L1llYXI+PFJl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</w:fldData>
              </w:fldChar>
            </w:r>
            <w:r w:rsidR="000D025A">
              <w:rPr>
                <w:sz w:val="18"/>
                <w:szCs w:val="18"/>
              </w:rPr>
              <w:instrText xml:space="preserve"> ADDIN EN.CITE.DATA </w:instrText>
            </w:r>
            <w:r w:rsidR="000D025A">
              <w:rPr>
                <w:sz w:val="18"/>
                <w:szCs w:val="18"/>
              </w:rPr>
            </w:r>
            <w:r w:rsidR="000D025A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5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737EDED2" w14:textId="1741F00D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42 M</w:t>
            </w:r>
          </w:p>
        </w:tc>
        <w:tc>
          <w:tcPr>
            <w:tcW w:w="871" w:type="dxa"/>
          </w:tcPr>
          <w:p w14:paraId="6537090F" w14:textId="57A2EF4C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</w:t>
            </w:r>
            <w:r w:rsidRPr="00FC12D1">
              <w:rPr>
                <w:sz w:val="18"/>
                <w:szCs w:val="18"/>
              </w:rPr>
              <w:t>acro</w:t>
            </w:r>
          </w:p>
        </w:tc>
        <w:tc>
          <w:tcPr>
            <w:tcW w:w="990" w:type="dxa"/>
          </w:tcPr>
          <w:p w14:paraId="0B637E83" w14:textId="20C328E1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2004</w:t>
            </w:r>
          </w:p>
        </w:tc>
        <w:tc>
          <w:tcPr>
            <w:tcW w:w="856" w:type="dxa"/>
          </w:tcPr>
          <w:p w14:paraId="02F916F3" w14:textId="7A03F349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4</w:t>
            </w:r>
          </w:p>
        </w:tc>
        <w:tc>
          <w:tcPr>
            <w:tcW w:w="1464" w:type="dxa"/>
          </w:tcPr>
          <w:p w14:paraId="04993687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T2DM,</w:t>
            </w:r>
          </w:p>
          <w:p w14:paraId="04CD8807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Osteoporosis</w:t>
            </w:r>
          </w:p>
          <w:p w14:paraId="5BE823BF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Weight gain</w:t>
            </w:r>
          </w:p>
          <w:p w14:paraId="28F213F6" w14:textId="73B040DB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Hypertension</w:t>
            </w:r>
          </w:p>
        </w:tc>
        <w:tc>
          <w:tcPr>
            <w:tcW w:w="679" w:type="dxa"/>
          </w:tcPr>
          <w:p w14:paraId="69F49A3C" w14:textId="4BB51608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2% </w:t>
            </w:r>
          </w:p>
        </w:tc>
        <w:tc>
          <w:tcPr>
            <w:tcW w:w="656" w:type="dxa"/>
          </w:tcPr>
          <w:p w14:paraId="67CDE6C8" w14:textId="7D1B1023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8%</w:t>
            </w:r>
          </w:p>
        </w:tc>
        <w:tc>
          <w:tcPr>
            <w:tcW w:w="1341" w:type="dxa"/>
          </w:tcPr>
          <w:p w14:paraId="611B7194" w14:textId="124709C0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466" w:type="dxa"/>
          </w:tcPr>
          <w:p w14:paraId="4A4DC81E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Cerebral</w:t>
            </w:r>
          </w:p>
          <w:p w14:paraId="74E11C52" w14:textId="2502F7AC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S</w:t>
            </w:r>
            <w:r w:rsidRPr="00FC12D1">
              <w:rPr>
                <w:sz w:val="18"/>
                <w:szCs w:val="18"/>
              </w:rPr>
              <w:t>pinal</w:t>
            </w:r>
          </w:p>
        </w:tc>
        <w:tc>
          <w:tcPr>
            <w:tcW w:w="2324" w:type="dxa"/>
          </w:tcPr>
          <w:p w14:paraId="7DE453FA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TSR x 1</w:t>
            </w:r>
          </w:p>
          <w:p w14:paraId="3B769D80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Craniotomy x2</w:t>
            </w:r>
          </w:p>
          <w:p w14:paraId="7B0862A8" w14:textId="5084FEC2" w:rsidR="002C052F" w:rsidRPr="00BF34DC" w:rsidRDefault="002C052F" w:rsidP="002C052F">
            <w:pPr>
              <w:rPr>
                <w:sz w:val="18"/>
                <w:szCs w:val="18"/>
              </w:rPr>
            </w:pPr>
            <w:proofErr w:type="spellStart"/>
            <w:r w:rsidRPr="00FC12D1">
              <w:rPr>
                <w:sz w:val="18"/>
                <w:szCs w:val="18"/>
              </w:rPr>
              <w:t>temazol</w:t>
            </w:r>
            <w:r>
              <w:rPr>
                <w:sz w:val="18"/>
                <w:szCs w:val="18"/>
              </w:rPr>
              <w:t>o</w:t>
            </w:r>
            <w:r w:rsidRPr="00FC12D1">
              <w:rPr>
                <w:sz w:val="18"/>
                <w:szCs w:val="18"/>
              </w:rPr>
              <w:t>mide</w:t>
            </w:r>
            <w:proofErr w:type="spellEnd"/>
          </w:p>
        </w:tc>
        <w:tc>
          <w:tcPr>
            <w:tcW w:w="1591" w:type="dxa"/>
          </w:tcPr>
          <w:p w14:paraId="0BBDC464" w14:textId="192E285A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Alive at 17</w:t>
            </w:r>
            <w:r w:rsidRPr="00FC12D1">
              <w:rPr>
                <w:sz w:val="18"/>
                <w:szCs w:val="18"/>
                <w:vertAlign w:val="superscript"/>
              </w:rPr>
              <w:t>th</w:t>
            </w:r>
            <w:r w:rsidRPr="00FC12D1">
              <w:rPr>
                <w:sz w:val="18"/>
                <w:szCs w:val="18"/>
              </w:rPr>
              <w:t xml:space="preserve"> months</w:t>
            </w:r>
          </w:p>
        </w:tc>
      </w:tr>
      <w:tr w:rsidR="002C052F" w:rsidRPr="00BF34DC" w14:paraId="461231A8" w14:textId="77777777" w:rsidTr="002C052F">
        <w:tc>
          <w:tcPr>
            <w:tcW w:w="1057" w:type="dxa"/>
          </w:tcPr>
          <w:p w14:paraId="1D406F03" w14:textId="1C191F67" w:rsidR="002C052F" w:rsidRPr="00BF34DC" w:rsidRDefault="002C052F" w:rsidP="002C052F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Moshkin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b3Noa2luPC9BdXRob3I+PFllYXI+MjAxMTwvWWVhcj48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</w:fldData>
              </w:fldChar>
            </w:r>
            <w:r w:rsidR="000D025A">
              <w:rPr>
                <w:sz w:val="18"/>
                <w:szCs w:val="18"/>
              </w:rPr>
              <w:instrText xml:space="preserve"> ADDIN EN.CITE </w:instrText>
            </w:r>
            <w:r w:rsidR="000D025A">
              <w:rPr>
                <w:sz w:val="18"/>
                <w:szCs w:val="18"/>
              </w:rPr>
              <w:fldChar w:fldCharType="begin">
                <w:fldData xml:space="preserve">PEVuZE5vdGU+PENpdGU+PEF1dGhvcj5Nb3Noa2luPC9BdXRob3I+PFllYXI+MjAxMTwvWWVhcj48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</w:fldData>
              </w:fldChar>
            </w:r>
            <w:r w:rsidR="000D025A">
              <w:rPr>
                <w:sz w:val="18"/>
                <w:szCs w:val="18"/>
              </w:rPr>
              <w:instrText xml:space="preserve"> ADDIN EN.CITE.DATA </w:instrText>
            </w:r>
            <w:r w:rsidR="000D025A">
              <w:rPr>
                <w:sz w:val="18"/>
                <w:szCs w:val="18"/>
              </w:rPr>
            </w:r>
            <w:r w:rsidR="000D025A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6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4BEF81F5" w14:textId="245EC873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38M</w:t>
            </w:r>
          </w:p>
        </w:tc>
        <w:tc>
          <w:tcPr>
            <w:tcW w:w="871" w:type="dxa"/>
          </w:tcPr>
          <w:p w14:paraId="3E5972DD" w14:textId="633CAF27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</w:t>
            </w:r>
            <w:r w:rsidRPr="00FC12D1">
              <w:rPr>
                <w:sz w:val="18"/>
                <w:szCs w:val="18"/>
              </w:rPr>
              <w:t>acro</w:t>
            </w:r>
          </w:p>
        </w:tc>
        <w:tc>
          <w:tcPr>
            <w:tcW w:w="990" w:type="dxa"/>
          </w:tcPr>
          <w:p w14:paraId="0898607B" w14:textId="2A186108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990</w:t>
            </w:r>
          </w:p>
        </w:tc>
        <w:tc>
          <w:tcPr>
            <w:tcW w:w="856" w:type="dxa"/>
          </w:tcPr>
          <w:p w14:paraId="58B9FA24" w14:textId="044F3F09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8</w:t>
            </w:r>
          </w:p>
        </w:tc>
        <w:tc>
          <w:tcPr>
            <w:tcW w:w="1464" w:type="dxa"/>
          </w:tcPr>
          <w:p w14:paraId="71BE1E67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79" w:type="dxa"/>
          </w:tcPr>
          <w:p w14:paraId="25A141C4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56" w:type="dxa"/>
          </w:tcPr>
          <w:p w14:paraId="3664C8DB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537A4C6E" w14:textId="6F31E88D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Yes</w:t>
            </w:r>
          </w:p>
        </w:tc>
        <w:tc>
          <w:tcPr>
            <w:tcW w:w="1466" w:type="dxa"/>
          </w:tcPr>
          <w:p w14:paraId="15D2EDC2" w14:textId="68B35079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S</w:t>
            </w:r>
            <w:r w:rsidRPr="00FC12D1">
              <w:rPr>
                <w:sz w:val="18"/>
                <w:szCs w:val="18"/>
              </w:rPr>
              <w:t>pinal</w:t>
            </w:r>
          </w:p>
        </w:tc>
        <w:tc>
          <w:tcPr>
            <w:tcW w:w="2324" w:type="dxa"/>
          </w:tcPr>
          <w:p w14:paraId="4223177C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TSR x 5</w:t>
            </w:r>
          </w:p>
          <w:p w14:paraId="5748CE9B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Craniotomy x 2</w:t>
            </w:r>
          </w:p>
          <w:p w14:paraId="1F2AF2FE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proofErr w:type="spellStart"/>
            <w:r w:rsidRPr="00FC12D1">
              <w:rPr>
                <w:sz w:val="18"/>
                <w:szCs w:val="18"/>
              </w:rPr>
              <w:t>Temazol</w:t>
            </w:r>
            <w:r>
              <w:rPr>
                <w:sz w:val="18"/>
                <w:szCs w:val="18"/>
              </w:rPr>
              <w:t>o</w:t>
            </w:r>
            <w:r w:rsidRPr="00FC12D1">
              <w:rPr>
                <w:sz w:val="18"/>
                <w:szCs w:val="18"/>
              </w:rPr>
              <w:t>mide</w:t>
            </w:r>
            <w:proofErr w:type="spellEnd"/>
            <w:r w:rsidRPr="00FC12D1">
              <w:rPr>
                <w:sz w:val="18"/>
                <w:szCs w:val="18"/>
              </w:rPr>
              <w:t xml:space="preserve"> with no response </w:t>
            </w:r>
          </w:p>
          <w:p w14:paraId="57F7DE21" w14:textId="4DB8B637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Be</w:t>
            </w:r>
            <w:r>
              <w:rPr>
                <w:sz w:val="18"/>
                <w:szCs w:val="18"/>
              </w:rPr>
              <w:t>v</w:t>
            </w:r>
            <w:r w:rsidRPr="00FC12D1">
              <w:rPr>
                <w:sz w:val="18"/>
                <w:szCs w:val="18"/>
              </w:rPr>
              <w:t xml:space="preserve">acizumab </w:t>
            </w:r>
          </w:p>
        </w:tc>
        <w:tc>
          <w:tcPr>
            <w:tcW w:w="1591" w:type="dxa"/>
          </w:tcPr>
          <w:p w14:paraId="5B1169BC" w14:textId="423341CF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Alive at 16 months </w:t>
            </w:r>
          </w:p>
        </w:tc>
      </w:tr>
      <w:tr w:rsidR="002C052F" w:rsidRPr="00BF34DC" w14:paraId="6C30ACD0" w14:textId="77777777" w:rsidTr="002C052F">
        <w:tc>
          <w:tcPr>
            <w:tcW w:w="1057" w:type="dxa"/>
          </w:tcPr>
          <w:p w14:paraId="4307C423" w14:textId="4203191F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 xml:space="preserve">Annamalai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Bbm5hbWFsYWk8L0F1dGhvcj48WWVhcj4yMDEyPC9ZZWFy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</w:fldData>
              </w:fldChar>
            </w:r>
            <w:r w:rsidR="000D025A">
              <w:rPr>
                <w:sz w:val="18"/>
                <w:szCs w:val="18"/>
              </w:rPr>
              <w:instrText xml:space="preserve"> ADDIN EN.CITE </w:instrText>
            </w:r>
            <w:r w:rsidR="000D025A">
              <w:rPr>
                <w:sz w:val="18"/>
                <w:szCs w:val="18"/>
              </w:rPr>
              <w:fldChar w:fldCharType="begin">
                <w:fldData xml:space="preserve">PEVuZE5vdGU+PENpdGU+PEF1dGhvcj5Bbm5hbWFsYWk8L0F1dGhvcj48WWVhcj4yMDEyPC9ZZWFy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</w:fldData>
              </w:fldChar>
            </w:r>
            <w:r w:rsidR="000D025A">
              <w:rPr>
                <w:sz w:val="18"/>
                <w:szCs w:val="18"/>
              </w:rPr>
              <w:instrText xml:space="preserve"> ADDIN EN.CITE.DATA </w:instrText>
            </w:r>
            <w:r w:rsidR="000D025A">
              <w:rPr>
                <w:sz w:val="18"/>
                <w:szCs w:val="18"/>
              </w:rPr>
            </w:r>
            <w:r w:rsidR="000D025A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7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1BFC3ED8" w14:textId="7CAF1708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65 F</w:t>
            </w:r>
          </w:p>
        </w:tc>
        <w:tc>
          <w:tcPr>
            <w:tcW w:w="871" w:type="dxa"/>
          </w:tcPr>
          <w:p w14:paraId="3703ACED" w14:textId="6413845E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Macro</w:t>
            </w:r>
          </w:p>
        </w:tc>
        <w:tc>
          <w:tcPr>
            <w:tcW w:w="990" w:type="dxa"/>
          </w:tcPr>
          <w:p w14:paraId="230DCC60" w14:textId="5BC9EABB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2006</w:t>
            </w:r>
          </w:p>
        </w:tc>
        <w:tc>
          <w:tcPr>
            <w:tcW w:w="856" w:type="dxa"/>
          </w:tcPr>
          <w:p w14:paraId="63665544" w14:textId="6C3EE6F1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2</w:t>
            </w:r>
          </w:p>
        </w:tc>
        <w:tc>
          <w:tcPr>
            <w:tcW w:w="1464" w:type="dxa"/>
          </w:tcPr>
          <w:p w14:paraId="442E91AE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Headache</w:t>
            </w:r>
          </w:p>
          <w:p w14:paraId="67E1FC19" w14:textId="499789DD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Bilateral 3</w:t>
            </w:r>
            <w:r w:rsidRPr="00FC12D1">
              <w:rPr>
                <w:sz w:val="18"/>
                <w:szCs w:val="18"/>
                <w:vertAlign w:val="superscript"/>
              </w:rPr>
              <w:t>rd</w:t>
            </w:r>
            <w:r w:rsidRPr="00FC12D1">
              <w:rPr>
                <w:sz w:val="18"/>
                <w:szCs w:val="18"/>
              </w:rPr>
              <w:t xml:space="preserve"> nerve palsy</w:t>
            </w:r>
          </w:p>
        </w:tc>
        <w:tc>
          <w:tcPr>
            <w:tcW w:w="679" w:type="dxa"/>
          </w:tcPr>
          <w:p w14:paraId="63914896" w14:textId="5590D254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&lt;1% </w:t>
            </w:r>
          </w:p>
        </w:tc>
        <w:tc>
          <w:tcPr>
            <w:tcW w:w="656" w:type="dxa"/>
          </w:tcPr>
          <w:p w14:paraId="579A85D9" w14:textId="2FE1C1B3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5-15%</w:t>
            </w:r>
          </w:p>
        </w:tc>
        <w:tc>
          <w:tcPr>
            <w:tcW w:w="1341" w:type="dxa"/>
          </w:tcPr>
          <w:p w14:paraId="5E0DAA20" w14:textId="02D0BA10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  <w:r w:rsidRPr="00FC12D1">
              <w:rPr>
                <w:sz w:val="18"/>
                <w:szCs w:val="18"/>
              </w:rPr>
              <w:t xml:space="preserve"> </w:t>
            </w:r>
          </w:p>
        </w:tc>
        <w:tc>
          <w:tcPr>
            <w:tcW w:w="1466" w:type="dxa"/>
          </w:tcPr>
          <w:p w14:paraId="4D4474BA" w14:textId="1C7E969C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L</w:t>
            </w:r>
            <w:r w:rsidRPr="00FC12D1">
              <w:rPr>
                <w:sz w:val="18"/>
                <w:szCs w:val="18"/>
              </w:rPr>
              <w:t>iver</w:t>
            </w:r>
          </w:p>
        </w:tc>
        <w:tc>
          <w:tcPr>
            <w:tcW w:w="2324" w:type="dxa"/>
          </w:tcPr>
          <w:p w14:paraId="3F64AB40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T</w:t>
            </w:r>
            <w:r>
              <w:rPr>
                <w:sz w:val="18"/>
                <w:szCs w:val="18"/>
              </w:rPr>
              <w:t>SR</w:t>
            </w:r>
            <w:r w:rsidRPr="00FC12D1">
              <w:rPr>
                <w:sz w:val="18"/>
                <w:szCs w:val="18"/>
              </w:rPr>
              <w:t xml:space="preserve"> x 1</w:t>
            </w:r>
          </w:p>
          <w:p w14:paraId="140A9929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Metyrapone / ketoconazole</w:t>
            </w:r>
          </w:p>
          <w:p w14:paraId="75A26460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proofErr w:type="spellStart"/>
            <w:r w:rsidRPr="00FC12D1">
              <w:rPr>
                <w:sz w:val="18"/>
                <w:szCs w:val="18"/>
              </w:rPr>
              <w:t>Temazol</w:t>
            </w:r>
            <w:r>
              <w:rPr>
                <w:sz w:val="18"/>
                <w:szCs w:val="18"/>
              </w:rPr>
              <w:t>o</w:t>
            </w:r>
            <w:r w:rsidRPr="00FC12D1">
              <w:rPr>
                <w:sz w:val="18"/>
                <w:szCs w:val="18"/>
              </w:rPr>
              <w:t>mide</w:t>
            </w:r>
            <w:proofErr w:type="spellEnd"/>
          </w:p>
          <w:p w14:paraId="563EDB03" w14:textId="71F1B6B3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Bilateral adrenalectomy</w:t>
            </w:r>
          </w:p>
        </w:tc>
        <w:tc>
          <w:tcPr>
            <w:tcW w:w="1591" w:type="dxa"/>
          </w:tcPr>
          <w:p w14:paraId="4464DAF4" w14:textId="60FAECBB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Alive at follow up 4 years</w:t>
            </w:r>
          </w:p>
        </w:tc>
      </w:tr>
      <w:tr w:rsidR="002C052F" w:rsidRPr="00BF34DC" w14:paraId="241C8BFD" w14:textId="77777777" w:rsidTr="002C052F">
        <w:tc>
          <w:tcPr>
            <w:tcW w:w="1057" w:type="dxa"/>
          </w:tcPr>
          <w:p w14:paraId="2262902A" w14:textId="68551227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Arnold 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Arnold&lt;/Author&gt;&lt;Year&gt;2012&lt;/Year&gt;&lt;RecNum&gt;1238&lt;/RecNum&gt;&lt;DisplayText&gt;[28]&lt;/DisplayText&gt;&lt;record&gt;&lt;rec-number&gt;1238&lt;/rec-number&gt;&lt;foreign-keys&gt;&lt;key app="EN" db-id="rfdadf5awt5a51ee9d9xr5wbrz9ewszr5p0s" timestamp="1611058865"&gt;1238&lt;/key&gt;&lt;/foreign-keys&gt;&lt;ref-type name="Journal Article"&gt;17&lt;/ref-type&gt;&lt;contributors&gt;&lt;authors&gt;&lt;author&gt;Arnold, P. M.&lt;/author&gt;&lt;author&gt;Ratnasingam, D.&lt;/author&gt;&lt;author&gt;O&amp;apos;Neil, M. F.&lt;/author&gt;&lt;author&gt;Johnson, P. L.&lt;/author&gt;&lt;/authors&gt;&lt;/contributors&gt;&lt;auth-address&gt;Department of Neurosurgery, University of Kansas Medical Center, Kansas City, KS 66160, USA. parnold@kumc.edu&lt;/auth-address&gt;&lt;titles&gt;&lt;title&gt;Pituitary carcinoma recurrent to the lumbar intradural extramedullary space: case report&lt;/title&gt;&lt;secondary-title&gt;J Spinal Cord Med&lt;/secondary-title&gt;&lt;/titles&gt;&lt;periodical&gt;&lt;full-title&gt;J Spinal Cord Med&lt;/full-title&gt;&lt;/periodical&gt;&lt;pages&gt;118-21&lt;/pages&gt;&lt;volume&gt;35&lt;/volume&gt;&lt;number&gt;2&lt;/number&gt;&lt;keywords&gt;&lt;keyword&gt;Carcinoma/*pathology&lt;/keyword&gt;&lt;keyword&gt;Female&lt;/keyword&gt;&lt;keyword&gt;Humans&lt;/keyword&gt;&lt;keyword&gt;Lumbosacral Region&lt;/keyword&gt;&lt;keyword&gt;Magnetic Resonance Imaging&lt;/keyword&gt;&lt;keyword&gt;Middle Aged&lt;/keyword&gt;&lt;keyword&gt;Pituitary Neoplasms/*pathology&lt;/keyword&gt;&lt;keyword&gt;Spinal Cord Neoplasms/*secondary&lt;/keyword&gt;&lt;/keywords&gt;&lt;dates&gt;&lt;year&gt;2012&lt;/year&gt;&lt;pub-dates&gt;&lt;date&gt;Mar&lt;/date&gt;&lt;/pub-dates&gt;&lt;/dates&gt;&lt;isbn&gt;1079-0268 (Print)&amp;#xD;1079-0268 (Linking)&lt;/isbn&gt;&lt;accession-num&gt;22333938&lt;/accession-num&gt;&lt;urls&gt;&lt;related-urls&gt;&lt;url&gt;https://www.ncbi.nlm.nih.gov/pubmed/22333938&lt;/url&gt;&lt;url&gt;https://www.ncbi.nlm.nih.gov/pmc/articles/PMC3304556/pdf/scm-35-118.pdf&lt;/url&gt;&lt;/related-urls&gt;&lt;/urls&gt;&lt;custom2&gt;PMC3304556&lt;/custom2&gt;&lt;electronic-resource-num&gt;10.1179/2045772311Y.0000000055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8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3A41649D" w14:textId="38D64A84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48 F</w:t>
            </w:r>
          </w:p>
        </w:tc>
        <w:tc>
          <w:tcPr>
            <w:tcW w:w="871" w:type="dxa"/>
          </w:tcPr>
          <w:p w14:paraId="79BDAE34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990" w:type="dxa"/>
          </w:tcPr>
          <w:p w14:paraId="7CD0F28E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856" w:type="dxa"/>
          </w:tcPr>
          <w:p w14:paraId="76F6208D" w14:textId="0FF5896A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8</w:t>
            </w:r>
          </w:p>
        </w:tc>
        <w:tc>
          <w:tcPr>
            <w:tcW w:w="1464" w:type="dxa"/>
          </w:tcPr>
          <w:p w14:paraId="59A56AB8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Headache</w:t>
            </w:r>
          </w:p>
          <w:p w14:paraId="39FBEC10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Right 3</w:t>
            </w:r>
            <w:r w:rsidRPr="00FC12D1">
              <w:rPr>
                <w:sz w:val="18"/>
                <w:szCs w:val="18"/>
                <w:vertAlign w:val="superscript"/>
              </w:rPr>
              <w:t>rd</w:t>
            </w:r>
            <w:r w:rsidRPr="00FC12D1">
              <w:rPr>
                <w:sz w:val="18"/>
                <w:szCs w:val="18"/>
              </w:rPr>
              <w:t xml:space="preserve"> nerve palsy</w:t>
            </w:r>
          </w:p>
          <w:p w14:paraId="5B4BC1E0" w14:textId="109BE5C7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Menstrual disturbance</w:t>
            </w:r>
          </w:p>
        </w:tc>
        <w:tc>
          <w:tcPr>
            <w:tcW w:w="679" w:type="dxa"/>
          </w:tcPr>
          <w:p w14:paraId="04598393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56" w:type="dxa"/>
          </w:tcPr>
          <w:p w14:paraId="79193FAB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58AC75D6" w14:textId="47CAAD1A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 (3 times)</w:t>
            </w:r>
          </w:p>
        </w:tc>
        <w:tc>
          <w:tcPr>
            <w:tcW w:w="1466" w:type="dxa"/>
          </w:tcPr>
          <w:p w14:paraId="455FA5EC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Spinal (cauda equina)</w:t>
            </w:r>
          </w:p>
          <w:p w14:paraId="6B31702D" w14:textId="016D22A9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 xml:space="preserve">Neck </w:t>
            </w:r>
          </w:p>
        </w:tc>
        <w:tc>
          <w:tcPr>
            <w:tcW w:w="2324" w:type="dxa"/>
          </w:tcPr>
          <w:p w14:paraId="52D74B4A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TSR x 2</w:t>
            </w:r>
          </w:p>
          <w:p w14:paraId="287041EF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Spinal surgery x2</w:t>
            </w:r>
          </w:p>
          <w:p w14:paraId="759E29EA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proofErr w:type="spellStart"/>
            <w:r w:rsidRPr="00FC12D1">
              <w:rPr>
                <w:sz w:val="18"/>
                <w:szCs w:val="18"/>
              </w:rPr>
              <w:t>Temazol</w:t>
            </w:r>
            <w:r>
              <w:rPr>
                <w:sz w:val="18"/>
                <w:szCs w:val="18"/>
              </w:rPr>
              <w:t>o</w:t>
            </w:r>
            <w:r w:rsidRPr="00FC12D1">
              <w:rPr>
                <w:sz w:val="18"/>
                <w:szCs w:val="18"/>
              </w:rPr>
              <w:t>mide</w:t>
            </w:r>
            <w:proofErr w:type="spellEnd"/>
            <w:r w:rsidRPr="00FC12D1">
              <w:rPr>
                <w:sz w:val="18"/>
                <w:szCs w:val="18"/>
              </w:rPr>
              <w:t xml:space="preserve"> 12 </w:t>
            </w:r>
            <w:proofErr w:type="spellStart"/>
            <w:r w:rsidRPr="00FC12D1">
              <w:rPr>
                <w:sz w:val="18"/>
                <w:szCs w:val="18"/>
              </w:rPr>
              <w:t>mth</w:t>
            </w:r>
            <w:proofErr w:type="spellEnd"/>
          </w:p>
          <w:p w14:paraId="62A95B97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591" w:type="dxa"/>
          </w:tcPr>
          <w:p w14:paraId="162BA9C4" w14:textId="50A71CD5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Alive at 12 months follow up</w:t>
            </w:r>
          </w:p>
        </w:tc>
      </w:tr>
      <w:tr w:rsidR="002C052F" w:rsidRPr="00BF34DC" w14:paraId="497C7ACE" w14:textId="77777777" w:rsidTr="002C052F">
        <w:tc>
          <w:tcPr>
            <w:tcW w:w="1057" w:type="dxa"/>
          </w:tcPr>
          <w:p w14:paraId="76331CD5" w14:textId="7CE81E79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Cornell 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Cornell&lt;/Author&gt;&lt;Year&gt;2013&lt;/Year&gt;&lt;RecNum&gt;1242&lt;/RecNum&gt;&lt;DisplayText&gt;[29]&lt;/DisplayText&gt;&lt;record&gt;&lt;rec-number&gt;1242&lt;/rec-number&gt;&lt;foreign-keys&gt;&lt;key app="EN" db-id="rfdadf5awt5a51ee9d9xr5wbrz9ewszr5p0s" timestamp="1611058882"&gt;1242&lt;/key&gt;&lt;/foreign-keys&gt;&lt;ref-type name="Journal Article"&gt;17&lt;/ref-type&gt;&lt;contributors&gt;&lt;authors&gt;&lt;author&gt;Cornell, R. F.&lt;/author&gt;&lt;author&gt;Kelly, D. F.&lt;/author&gt;&lt;author&gt;Bordo, G.&lt;/author&gt;&lt;author&gt;Carroll, T. B.&lt;/author&gt;&lt;author&gt;Duong, H. T.&lt;/author&gt;&lt;author&gt;Kim, J.&lt;/author&gt;&lt;author&gt;Takasumi, Y.&lt;/author&gt;&lt;author&gt;Thomas, J. P.&lt;/author&gt;&lt;author&gt;Wong, Y. L.&lt;/author&gt;&lt;author&gt;Findling, J. W.&lt;/author&gt;&lt;/authors&gt;&lt;/contributors&gt;&lt;auth-address&gt;Division of Hematology and Oncology, Department of Medicine, Vanderbilt University Medical Center, Nashville, TN 37232, USA.&amp;#xD;Brain Tumor Center &amp;amp; Pituitary Disorders Program, John Wayne Cancer Institute at Saint John&amp;apos;s Health Center, Santa Monica, CA 90404, USA.&amp;#xD;Endocrinology Center and Clinics, Department of Medicine, The Medical College of Wisconsin, Milwaukee, WI 53226, USA.&amp;#xD;Division of Hematology and Oncology, Department of Medicine, The Medical College of Wisconsin, Milwaukee, WI 53226, USA.&lt;/auth-address&gt;&lt;titles&gt;&lt;title&gt;Chemotherapy-induced regression of an adrenocorticotropin-secreting pituitary carcinoma accompanied by secondary adrenal insufficiency&lt;/title&gt;&lt;secondary-title&gt;Case Rep Endocrinol&lt;/secondary-title&gt;&lt;/titles&gt;&lt;periodical&gt;&lt;full-title&gt;Case Rep Endocrinol&lt;/full-title&gt;&lt;/periodical&gt;&lt;pages&gt;675298&lt;/pages&gt;&lt;volume&gt;2013&lt;/volume&gt;&lt;dates&gt;&lt;year&gt;2013&lt;/year&gt;&lt;/dates&gt;&lt;isbn&gt;2090-6501 (Print)&amp;#xD;2090-651X (Linking)&lt;/isbn&gt;&lt;accession-num&gt;24455332&lt;/accession-num&gt;&lt;urls&gt;&lt;related-urls&gt;&lt;url&gt;https://www.ncbi.nlm.nih.gov/pubmed/24455332&lt;/url&gt;&lt;url&gt;https://www.ncbi.nlm.nih.gov/pmc/articles/PMC3881387/pdf/CRIM.ENDOCRINOLOGY2013-675298.pdf&lt;/url&gt;&lt;/related-urls&gt;&lt;/urls&gt;&lt;custom2&gt;PMC3881387&lt;/custom2&gt;&lt;electronic-resource-num&gt;10.1155/2013/675298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9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21E612DD" w14:textId="7C2185A1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40 M</w:t>
            </w:r>
          </w:p>
        </w:tc>
        <w:tc>
          <w:tcPr>
            <w:tcW w:w="871" w:type="dxa"/>
          </w:tcPr>
          <w:p w14:paraId="126E68F4" w14:textId="2D106FAB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Macro</w:t>
            </w:r>
          </w:p>
        </w:tc>
        <w:tc>
          <w:tcPr>
            <w:tcW w:w="990" w:type="dxa"/>
          </w:tcPr>
          <w:p w14:paraId="30BD02C0" w14:textId="6A98C876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997</w:t>
            </w:r>
          </w:p>
        </w:tc>
        <w:tc>
          <w:tcPr>
            <w:tcW w:w="856" w:type="dxa"/>
          </w:tcPr>
          <w:p w14:paraId="5E1F5CBC" w14:textId="024F52CD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4</w:t>
            </w:r>
          </w:p>
        </w:tc>
        <w:tc>
          <w:tcPr>
            <w:tcW w:w="1464" w:type="dxa"/>
          </w:tcPr>
          <w:p w14:paraId="74358218" w14:textId="38284695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Asymptomatic </w:t>
            </w:r>
          </w:p>
        </w:tc>
        <w:tc>
          <w:tcPr>
            <w:tcW w:w="679" w:type="dxa"/>
          </w:tcPr>
          <w:p w14:paraId="7C28A03D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5-7 % </w:t>
            </w:r>
          </w:p>
          <w:p w14:paraId="43CCBED7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56" w:type="dxa"/>
          </w:tcPr>
          <w:p w14:paraId="20C21C25" w14:textId="3D983A66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80%</w:t>
            </w:r>
          </w:p>
        </w:tc>
        <w:tc>
          <w:tcPr>
            <w:tcW w:w="1341" w:type="dxa"/>
          </w:tcPr>
          <w:p w14:paraId="51BE6958" w14:textId="140526CF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466" w:type="dxa"/>
          </w:tcPr>
          <w:p w14:paraId="24AE9F2E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Cerebral</w:t>
            </w:r>
          </w:p>
          <w:p w14:paraId="5A1D623B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Liver </w:t>
            </w:r>
          </w:p>
          <w:p w14:paraId="10DC2DC3" w14:textId="344E45F4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L</w:t>
            </w:r>
            <w:r w:rsidRPr="00FC12D1">
              <w:rPr>
                <w:sz w:val="18"/>
                <w:szCs w:val="18"/>
              </w:rPr>
              <w:t>eptomeningeal</w:t>
            </w:r>
          </w:p>
        </w:tc>
        <w:tc>
          <w:tcPr>
            <w:tcW w:w="2324" w:type="dxa"/>
          </w:tcPr>
          <w:p w14:paraId="39DE7749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TSR x4</w:t>
            </w:r>
          </w:p>
          <w:p w14:paraId="2692F699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proofErr w:type="spellStart"/>
            <w:r w:rsidRPr="00FC12D1">
              <w:rPr>
                <w:sz w:val="18"/>
                <w:szCs w:val="18"/>
              </w:rPr>
              <w:t>Temazol</w:t>
            </w:r>
            <w:r>
              <w:rPr>
                <w:sz w:val="18"/>
                <w:szCs w:val="18"/>
              </w:rPr>
              <w:t>o</w:t>
            </w:r>
            <w:r w:rsidRPr="00FC12D1">
              <w:rPr>
                <w:sz w:val="18"/>
                <w:szCs w:val="18"/>
              </w:rPr>
              <w:t>mide</w:t>
            </w:r>
            <w:proofErr w:type="spellEnd"/>
            <w:r w:rsidRPr="00FC12D1">
              <w:rPr>
                <w:sz w:val="18"/>
                <w:szCs w:val="18"/>
              </w:rPr>
              <w:t xml:space="preserve"> </w:t>
            </w:r>
          </w:p>
          <w:p w14:paraId="6F0B2592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Cabergoline</w:t>
            </w:r>
          </w:p>
          <w:p w14:paraId="69D44EAE" w14:textId="19AD31A6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Cisplatin/etoposide</w:t>
            </w:r>
          </w:p>
        </w:tc>
        <w:tc>
          <w:tcPr>
            <w:tcW w:w="1591" w:type="dxa"/>
          </w:tcPr>
          <w:p w14:paraId="10DB55EF" w14:textId="24567E74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Deceased within 12 months</w:t>
            </w:r>
          </w:p>
        </w:tc>
      </w:tr>
      <w:tr w:rsidR="002C052F" w:rsidRPr="00BF34DC" w14:paraId="46FDDFEB" w14:textId="77777777" w:rsidTr="002C052F">
        <w:tc>
          <w:tcPr>
            <w:tcW w:w="1057" w:type="dxa"/>
          </w:tcPr>
          <w:p w14:paraId="47800787" w14:textId="17DE31C8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Kovacs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Lb3ZhY3M8L0F1dGhvcj48WWVhcj4yMDEzPC9ZZWFyPjxS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</w:fldData>
              </w:fldChar>
            </w:r>
            <w:r w:rsidR="000D025A">
              <w:rPr>
                <w:sz w:val="18"/>
                <w:szCs w:val="18"/>
              </w:rPr>
              <w:instrText xml:space="preserve"> ADDIN EN.CITE </w:instrText>
            </w:r>
            <w:r w:rsidR="000D025A">
              <w:rPr>
                <w:sz w:val="18"/>
                <w:szCs w:val="18"/>
              </w:rPr>
              <w:fldChar w:fldCharType="begin">
                <w:fldData xml:space="preserve">PEVuZE5vdGU+PENpdGU+PEF1dGhvcj5Lb3ZhY3M8L0F1dGhvcj48WWVhcj4yMDEzPC9ZZWFyPjxS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</w:fldData>
              </w:fldChar>
            </w:r>
            <w:r w:rsidR="000D025A">
              <w:rPr>
                <w:sz w:val="18"/>
                <w:szCs w:val="18"/>
              </w:rPr>
              <w:instrText xml:space="preserve"> ADDIN EN.CITE.DATA </w:instrText>
            </w:r>
            <w:r w:rsidR="000D025A">
              <w:rPr>
                <w:sz w:val="18"/>
                <w:szCs w:val="18"/>
              </w:rPr>
            </w:r>
            <w:r w:rsidR="000D025A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30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15ADA5F4" w14:textId="03B46D1B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6 F</w:t>
            </w:r>
          </w:p>
        </w:tc>
        <w:tc>
          <w:tcPr>
            <w:tcW w:w="871" w:type="dxa"/>
          </w:tcPr>
          <w:p w14:paraId="41C4484C" w14:textId="3BCA592F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Macro</w:t>
            </w:r>
          </w:p>
        </w:tc>
        <w:tc>
          <w:tcPr>
            <w:tcW w:w="990" w:type="dxa"/>
          </w:tcPr>
          <w:p w14:paraId="22167077" w14:textId="5CCC38A3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993</w:t>
            </w:r>
          </w:p>
        </w:tc>
        <w:tc>
          <w:tcPr>
            <w:tcW w:w="856" w:type="dxa"/>
          </w:tcPr>
          <w:p w14:paraId="51E54B70" w14:textId="21A5B9E1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3</w:t>
            </w:r>
          </w:p>
        </w:tc>
        <w:tc>
          <w:tcPr>
            <w:tcW w:w="1464" w:type="dxa"/>
          </w:tcPr>
          <w:p w14:paraId="6DD8BF75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Amenorrhoea</w:t>
            </w:r>
          </w:p>
          <w:p w14:paraId="2F35D9BA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Weight gain (30kg)</w:t>
            </w:r>
          </w:p>
          <w:p w14:paraId="648BE918" w14:textId="3FEE6F8A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 Bi-temporal hemianopia</w:t>
            </w:r>
          </w:p>
        </w:tc>
        <w:tc>
          <w:tcPr>
            <w:tcW w:w="679" w:type="dxa"/>
          </w:tcPr>
          <w:p w14:paraId="667A1CA7" w14:textId="3939D919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5-10 % </w:t>
            </w:r>
          </w:p>
        </w:tc>
        <w:tc>
          <w:tcPr>
            <w:tcW w:w="656" w:type="dxa"/>
          </w:tcPr>
          <w:p w14:paraId="75AA11D3" w14:textId="7B4A775C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5-20%</w:t>
            </w:r>
          </w:p>
        </w:tc>
        <w:tc>
          <w:tcPr>
            <w:tcW w:w="1341" w:type="dxa"/>
          </w:tcPr>
          <w:p w14:paraId="187ABFB8" w14:textId="72D1F81C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 (3 times)</w:t>
            </w:r>
          </w:p>
        </w:tc>
        <w:tc>
          <w:tcPr>
            <w:tcW w:w="1466" w:type="dxa"/>
          </w:tcPr>
          <w:p w14:paraId="7C283564" w14:textId="77777777" w:rsidR="002C052F" w:rsidRPr="00B84A02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proofErr w:type="spellStart"/>
            <w:r w:rsidRPr="00B84A02">
              <w:rPr>
                <w:sz w:val="18"/>
                <w:szCs w:val="18"/>
              </w:rPr>
              <w:t>Periparotid</w:t>
            </w:r>
            <w:proofErr w:type="spellEnd"/>
          </w:p>
          <w:p w14:paraId="2D953AD6" w14:textId="77777777" w:rsidR="002C052F" w:rsidRPr="00B84A02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B84A02">
              <w:rPr>
                <w:sz w:val="18"/>
                <w:szCs w:val="18"/>
              </w:rPr>
              <w:t xml:space="preserve">Adrenal </w:t>
            </w:r>
          </w:p>
          <w:p w14:paraId="3819B742" w14:textId="50FEE0CF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B84A02">
              <w:rPr>
                <w:sz w:val="18"/>
                <w:szCs w:val="18"/>
              </w:rPr>
              <w:t>Liver</w:t>
            </w:r>
            <w:r w:rsidRPr="00FC12D1">
              <w:rPr>
                <w:sz w:val="18"/>
                <w:szCs w:val="18"/>
              </w:rPr>
              <w:t xml:space="preserve"> </w:t>
            </w:r>
          </w:p>
        </w:tc>
        <w:tc>
          <w:tcPr>
            <w:tcW w:w="2324" w:type="dxa"/>
          </w:tcPr>
          <w:p w14:paraId="5D034076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TSR x 8</w:t>
            </w:r>
          </w:p>
          <w:p w14:paraId="60CCD1D9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Yttrium-DOTATOC treatment</w:t>
            </w:r>
          </w:p>
          <w:p w14:paraId="4D982868" w14:textId="2C9B49A6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Bilateral adrenalectomy</w:t>
            </w:r>
          </w:p>
        </w:tc>
        <w:tc>
          <w:tcPr>
            <w:tcW w:w="1591" w:type="dxa"/>
          </w:tcPr>
          <w:p w14:paraId="6152F7EB" w14:textId="5C653AA6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Deceased after 12 month</w:t>
            </w:r>
            <w:r>
              <w:rPr>
                <w:sz w:val="18"/>
                <w:szCs w:val="18"/>
              </w:rPr>
              <w:t>s</w:t>
            </w:r>
          </w:p>
        </w:tc>
      </w:tr>
      <w:tr w:rsidR="002C052F" w:rsidRPr="00BF34DC" w14:paraId="1C5092F0" w14:textId="77777777" w:rsidTr="002C052F">
        <w:tc>
          <w:tcPr>
            <w:tcW w:w="1057" w:type="dxa"/>
          </w:tcPr>
          <w:p w14:paraId="14840348" w14:textId="1CC8F021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Miller 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Miller&lt;/Author&gt;&lt;Year&gt;2013&lt;/Year&gt;&lt;RecNum&gt;1249&lt;/RecNum&gt;&lt;DisplayText&gt;[31]&lt;/DisplayText&gt;&lt;record&gt;&lt;rec-number&gt;1249&lt;/rec-number&gt;&lt;foreign-keys&gt;&lt;key app="EN" db-id="rfdadf5awt5a51ee9d9xr5wbrz9ewszr5p0s" timestamp="1611058905"&gt;1249&lt;/key&gt;&lt;/foreign-keys&gt;&lt;ref-type name="Journal Article"&gt;17&lt;/ref-type&gt;&lt;contributors&gt;&lt;authors&gt;&lt;author&gt;Miller, B. A.&lt;/author&gt;&lt;author&gt;Tanaka, T.&lt;/author&gt;&lt;author&gt;Ioachimescu, A. G.&lt;/author&gt;&lt;author&gt;Vincentelli, C.&lt;/author&gt;&lt;author&gt;Appin, C. L.&lt;/author&gt;&lt;author&gt;Oyesiku, N. M.&lt;/author&gt;&lt;/authors&gt;&lt;/contributors&gt;&lt;auth-address&gt;Emory University School of Medicine, Atlanta, GA, USA.&lt;/auth-address&gt;&lt;titles&gt;&lt;title&gt;Transformation of a Silent Adrencorticotrophic Pituitary Tumor Into Central Nervous System Melanoma&lt;/title&gt;&lt;secondary-title&gt;J Investig Med High Impact Case Rep&lt;/secondary-title&gt;&lt;/titles&gt;&lt;periodical&gt;&lt;full-title&gt;J Investig Med High Impact Case Rep&lt;/full-title&gt;&lt;/periodical&gt;&lt;pages&gt;2324709613494008&lt;/pages&gt;&lt;volume&gt;1&lt;/volume&gt;&lt;number&gt;2&lt;/number&gt;&lt;keywords&gt;&lt;keyword&gt;central nervous system melanoma&lt;/keyword&gt;&lt;keyword&gt;pituitary adenoma&lt;/keyword&gt;&lt;keyword&gt;pituitary carcinoma&lt;/keyword&gt;&lt;/keywords&gt;&lt;dates&gt;&lt;year&gt;2013&lt;/year&gt;&lt;pub-dates&gt;&lt;date&gt;Apr-Jun&lt;/date&gt;&lt;/pub-dates&gt;&lt;/dates&gt;&lt;isbn&gt;2324-7096 (Print)&amp;#xD;2324-7096 (Linking)&lt;/isbn&gt;&lt;accession-num&gt;26425577&lt;/accession-num&gt;&lt;urls&gt;&lt;related-urls&gt;&lt;url&gt;https://www.ncbi.nlm.nih.gov/pubmed/26425577&lt;/url&gt;&lt;url&gt;https://www.ncbi.nlm.nih.gov/pmc/articles/PMC4528794/pdf/10.1177_2324709613494008.pdf&lt;/url&gt;&lt;/related-urls&gt;&lt;/urls&gt;&lt;custom2&gt;PMC4528794&lt;/custom2&gt;&lt;electronic-resource-num&gt;10.1177/2324709613494008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31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277E8A85" w14:textId="16DA2C6F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37 F</w:t>
            </w:r>
          </w:p>
        </w:tc>
        <w:tc>
          <w:tcPr>
            <w:tcW w:w="871" w:type="dxa"/>
          </w:tcPr>
          <w:p w14:paraId="3C94CDFC" w14:textId="4AE7662E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Macro</w:t>
            </w:r>
          </w:p>
        </w:tc>
        <w:tc>
          <w:tcPr>
            <w:tcW w:w="990" w:type="dxa"/>
          </w:tcPr>
          <w:p w14:paraId="33AF02D5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856" w:type="dxa"/>
          </w:tcPr>
          <w:p w14:paraId="5C0C6764" w14:textId="2A47D3F8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1</w:t>
            </w:r>
          </w:p>
        </w:tc>
        <w:tc>
          <w:tcPr>
            <w:tcW w:w="1464" w:type="dxa"/>
          </w:tcPr>
          <w:p w14:paraId="209BA218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Headache</w:t>
            </w:r>
          </w:p>
          <w:p w14:paraId="62E74224" w14:textId="0DA633C3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Vision loss</w:t>
            </w:r>
          </w:p>
        </w:tc>
        <w:tc>
          <w:tcPr>
            <w:tcW w:w="679" w:type="dxa"/>
          </w:tcPr>
          <w:p w14:paraId="5CE13E9C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56" w:type="dxa"/>
          </w:tcPr>
          <w:p w14:paraId="482BD737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54EC2C13" w14:textId="3C1C666E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  <w:r w:rsidRPr="00FC12D1">
              <w:rPr>
                <w:sz w:val="18"/>
                <w:szCs w:val="18"/>
              </w:rPr>
              <w:t xml:space="preserve"> </w:t>
            </w:r>
          </w:p>
        </w:tc>
        <w:tc>
          <w:tcPr>
            <w:tcW w:w="1466" w:type="dxa"/>
          </w:tcPr>
          <w:p w14:paraId="28925258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Cerebral</w:t>
            </w:r>
          </w:p>
          <w:p w14:paraId="0363BF9B" w14:textId="106DBF48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spinal</w:t>
            </w:r>
          </w:p>
        </w:tc>
        <w:tc>
          <w:tcPr>
            <w:tcW w:w="2324" w:type="dxa"/>
          </w:tcPr>
          <w:p w14:paraId="5D4FE14E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TSR x 1</w:t>
            </w:r>
          </w:p>
          <w:p w14:paraId="5C83575C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Craniotomy x 3</w:t>
            </w:r>
          </w:p>
          <w:p w14:paraId="24BA4399" w14:textId="35BB3F16" w:rsidR="002C052F" w:rsidRPr="00BF34DC" w:rsidRDefault="002C052F" w:rsidP="002C052F">
            <w:pPr>
              <w:rPr>
                <w:sz w:val="18"/>
                <w:szCs w:val="18"/>
              </w:rPr>
            </w:pPr>
            <w:proofErr w:type="spellStart"/>
            <w:r w:rsidRPr="00FC12D1">
              <w:rPr>
                <w:sz w:val="18"/>
                <w:szCs w:val="18"/>
              </w:rPr>
              <w:t>Temazol</w:t>
            </w:r>
            <w:r>
              <w:rPr>
                <w:sz w:val="18"/>
                <w:szCs w:val="18"/>
              </w:rPr>
              <w:t>o</w:t>
            </w:r>
            <w:r w:rsidRPr="00FC12D1">
              <w:rPr>
                <w:sz w:val="18"/>
                <w:szCs w:val="18"/>
              </w:rPr>
              <w:t>mide</w:t>
            </w:r>
            <w:proofErr w:type="spellEnd"/>
            <w:r w:rsidRPr="00FC12D1">
              <w:rPr>
                <w:sz w:val="18"/>
                <w:szCs w:val="18"/>
              </w:rPr>
              <w:t xml:space="preserve"> </w:t>
            </w:r>
          </w:p>
        </w:tc>
        <w:tc>
          <w:tcPr>
            <w:tcW w:w="1591" w:type="dxa"/>
          </w:tcPr>
          <w:p w14:paraId="18C01775" w14:textId="6B700096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Deceased after 3 years</w:t>
            </w:r>
          </w:p>
        </w:tc>
      </w:tr>
      <w:tr w:rsidR="002C052F" w:rsidRPr="00BF34DC" w14:paraId="0F24F624" w14:textId="77777777" w:rsidTr="002C052F">
        <w:tc>
          <w:tcPr>
            <w:tcW w:w="1057" w:type="dxa"/>
          </w:tcPr>
          <w:p w14:paraId="5A21B3D6" w14:textId="331B3A6E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Shastri 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Shastri&lt;/Author&gt;&lt;Year&gt;2013&lt;/Year&gt;&lt;RecNum&gt;1251&lt;/RecNum&gt;&lt;DisplayText&gt;[32]&lt;/DisplayText&gt;&lt;record&gt;&lt;rec-number&gt;1251&lt;/rec-number&gt;&lt;foreign-keys&gt;&lt;key app="EN" db-id="rfdadf5awt5a51ee9d9xr5wbrz9ewszr5p0s" timestamp="1611058923"&gt;1251&lt;/key&gt;&lt;/foreign-keys&gt;&lt;ref-type name="Journal Article"&gt;17&lt;/ref-type&gt;&lt;contributors&gt;&lt;authors&gt;&lt;author&gt;Shastri, B. R.&lt;/author&gt;&lt;author&gt;Nanda, A.&lt;/author&gt;&lt;author&gt;Fowler, M.&lt;/author&gt;&lt;author&gt;Levine, S. N.&lt;/author&gt;&lt;/authors&gt;&lt;/contributors&gt;&lt;auth-address&gt;Department of Medicine, Section of Endocrinology and Metabolism, Louisiana State University Health Sciences Center, Shreveport, Louisiana, USA.&lt;/auth-address&gt;&lt;titles&gt;&lt;title&gt;Adrenocorticotropic hormone-producing pituitary carcinoma with intracranial metastases&lt;/title&gt;&lt;secondary-title&gt;World Neurosurg&lt;/secondary-title&gt;&lt;/titles&gt;&lt;periodical&gt;&lt;full-title&gt;World Neurosurg&lt;/full-title&gt;&lt;/periodical&gt;&lt;pages&gt;404 e11-6&lt;/pages&gt;&lt;volume&gt;79&lt;/volume&gt;&lt;number&gt;2&lt;/number&gt;&lt;keywords&gt;&lt;keyword&gt;ACTH-Secreting Pituitary Adenoma/diagnosis/*secondary/therapy&lt;/keyword&gt;&lt;keyword&gt;Adenoma/*pathology/therapy&lt;/keyword&gt;&lt;keyword&gt;Adult&lt;/keyword&gt;&lt;keyword&gt;Brain Neoplasms/diagnosis/*secondary/therapy&lt;/keyword&gt;&lt;keyword&gt;Carcinoma/diagnosis/*secondary/therapy&lt;/keyword&gt;&lt;keyword&gt;Female&lt;/keyword&gt;&lt;keyword&gt;Humans&lt;/keyword&gt;&lt;keyword&gt;Pituitary Neoplasms/*pathology/therapy&lt;/keyword&gt;&lt;/keywords&gt;&lt;dates&gt;&lt;year&gt;2013&lt;/year&gt;&lt;pub-dates&gt;&lt;date&gt;Feb&lt;/date&gt;&lt;/pub-dates&gt;&lt;/dates&gt;&lt;isbn&gt;1878-8769 (Electronic)&amp;#xD;1878-8750 (Linking)&lt;/isbn&gt;&lt;accession-num&gt;22079280&lt;/accession-num&gt;&lt;urls&gt;&lt;related-urls&gt;&lt;url&gt;https://www.ncbi.nlm.nih.gov/pubmed/22079280&lt;/url&gt;&lt;url&gt;https://www-sciencedirect-com.ezp.lib.unimelb.edu.au/science/article/pii/S1878875011004967&lt;/url&gt;&lt;/related-urls&gt;&lt;/urls&gt;&lt;electronic-resource-num&gt;10.1016/j.wneu.2011.04.018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32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59FD10DA" w14:textId="724FECCB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27F</w:t>
            </w:r>
          </w:p>
        </w:tc>
        <w:tc>
          <w:tcPr>
            <w:tcW w:w="871" w:type="dxa"/>
          </w:tcPr>
          <w:p w14:paraId="5C7C5B8D" w14:textId="7F3C0E65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Macro</w:t>
            </w:r>
          </w:p>
        </w:tc>
        <w:tc>
          <w:tcPr>
            <w:tcW w:w="990" w:type="dxa"/>
          </w:tcPr>
          <w:p w14:paraId="29D120B1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856" w:type="dxa"/>
          </w:tcPr>
          <w:p w14:paraId="56DFF26D" w14:textId="3E013333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8</w:t>
            </w:r>
          </w:p>
        </w:tc>
        <w:tc>
          <w:tcPr>
            <w:tcW w:w="1464" w:type="dxa"/>
          </w:tcPr>
          <w:p w14:paraId="4F1604C4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Amenorrhoea</w:t>
            </w:r>
          </w:p>
          <w:p w14:paraId="1AC1B9DC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Weight gain</w:t>
            </w:r>
          </w:p>
          <w:p w14:paraId="68642E6A" w14:textId="1503DA8E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Hirsutism</w:t>
            </w:r>
          </w:p>
        </w:tc>
        <w:tc>
          <w:tcPr>
            <w:tcW w:w="679" w:type="dxa"/>
          </w:tcPr>
          <w:p w14:paraId="4FE444D0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4% </w:t>
            </w:r>
          </w:p>
          <w:p w14:paraId="66558B25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56" w:type="dxa"/>
          </w:tcPr>
          <w:p w14:paraId="7AC80732" w14:textId="0330C77E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9%</w:t>
            </w:r>
          </w:p>
        </w:tc>
        <w:tc>
          <w:tcPr>
            <w:tcW w:w="1341" w:type="dxa"/>
          </w:tcPr>
          <w:p w14:paraId="66C8F38F" w14:textId="0161DDC8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466" w:type="dxa"/>
          </w:tcPr>
          <w:p w14:paraId="4634B274" w14:textId="2285ED32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C</w:t>
            </w:r>
            <w:r w:rsidRPr="00FC12D1">
              <w:rPr>
                <w:sz w:val="18"/>
                <w:szCs w:val="18"/>
              </w:rPr>
              <w:t>erebral</w:t>
            </w:r>
          </w:p>
        </w:tc>
        <w:tc>
          <w:tcPr>
            <w:tcW w:w="2324" w:type="dxa"/>
          </w:tcPr>
          <w:p w14:paraId="06E94FBC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TSR x 3</w:t>
            </w:r>
          </w:p>
          <w:p w14:paraId="3FA484F3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Right craniotomy x 2</w:t>
            </w:r>
          </w:p>
          <w:p w14:paraId="6EAEEF7E" w14:textId="258D2F77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ketoconazole</w:t>
            </w:r>
          </w:p>
        </w:tc>
        <w:tc>
          <w:tcPr>
            <w:tcW w:w="1591" w:type="dxa"/>
          </w:tcPr>
          <w:p w14:paraId="4826AF6E" w14:textId="3462A779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Deceased after 4 years</w:t>
            </w:r>
          </w:p>
        </w:tc>
      </w:tr>
      <w:tr w:rsidR="002C052F" w:rsidRPr="00BF34DC" w14:paraId="0D3AD3FB" w14:textId="77777777" w:rsidTr="002C052F">
        <w:tc>
          <w:tcPr>
            <w:tcW w:w="1057" w:type="dxa"/>
          </w:tcPr>
          <w:p w14:paraId="18037B21" w14:textId="7AC699F6" w:rsidR="002C052F" w:rsidRPr="00BF34DC" w:rsidRDefault="002C052F" w:rsidP="002C052F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Mendola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5kb2xhPC9BdXRob3I+PFllYXI+MjAxNDwvWWVhcj48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</w:fldData>
              </w:fldChar>
            </w:r>
            <w:r w:rsidR="000D025A">
              <w:rPr>
                <w:sz w:val="18"/>
                <w:szCs w:val="18"/>
              </w:rPr>
              <w:instrText xml:space="preserve"> ADDIN EN.CITE </w:instrText>
            </w:r>
            <w:r w:rsidR="000D025A">
              <w:rPr>
                <w:sz w:val="18"/>
                <w:szCs w:val="18"/>
              </w:rPr>
              <w:fldChar w:fldCharType="begin">
                <w:fldData xml:space="preserve">PEVuZE5vdGU+PENpdGU+PEF1dGhvcj5NZW5kb2xhPC9BdXRob3I+PFllYXI+MjAxNDwvWWVhcj48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</w:fldData>
              </w:fldChar>
            </w:r>
            <w:r w:rsidR="000D025A">
              <w:rPr>
                <w:sz w:val="18"/>
                <w:szCs w:val="18"/>
              </w:rPr>
              <w:instrText xml:space="preserve"> ADDIN EN.CITE.DATA </w:instrText>
            </w:r>
            <w:r w:rsidR="000D025A">
              <w:rPr>
                <w:sz w:val="18"/>
                <w:szCs w:val="18"/>
              </w:rPr>
            </w:r>
            <w:r w:rsidR="000D025A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33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58974F5E" w14:textId="10729165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58 M</w:t>
            </w:r>
          </w:p>
        </w:tc>
        <w:tc>
          <w:tcPr>
            <w:tcW w:w="871" w:type="dxa"/>
          </w:tcPr>
          <w:p w14:paraId="3FCCB3B2" w14:textId="16408CC3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Macro</w:t>
            </w:r>
          </w:p>
        </w:tc>
        <w:tc>
          <w:tcPr>
            <w:tcW w:w="990" w:type="dxa"/>
          </w:tcPr>
          <w:p w14:paraId="2B1698BE" w14:textId="4564C9BD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2008</w:t>
            </w:r>
          </w:p>
        </w:tc>
        <w:tc>
          <w:tcPr>
            <w:tcW w:w="856" w:type="dxa"/>
          </w:tcPr>
          <w:p w14:paraId="1CEE8C24" w14:textId="469C3AA4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6</w:t>
            </w:r>
          </w:p>
        </w:tc>
        <w:tc>
          <w:tcPr>
            <w:tcW w:w="1464" w:type="dxa"/>
          </w:tcPr>
          <w:p w14:paraId="0682EFC3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79" w:type="dxa"/>
          </w:tcPr>
          <w:p w14:paraId="6834C588" w14:textId="72827D64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10% </w:t>
            </w:r>
          </w:p>
        </w:tc>
        <w:tc>
          <w:tcPr>
            <w:tcW w:w="656" w:type="dxa"/>
          </w:tcPr>
          <w:p w14:paraId="4B8AED5D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2BC0E566" w14:textId="1311610A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466" w:type="dxa"/>
          </w:tcPr>
          <w:p w14:paraId="1CC46BEA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Liver</w:t>
            </w:r>
          </w:p>
          <w:p w14:paraId="366CBB16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Vertebral</w:t>
            </w:r>
          </w:p>
          <w:p w14:paraId="222D4104" w14:textId="045214FC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Meningeal</w:t>
            </w:r>
          </w:p>
        </w:tc>
        <w:tc>
          <w:tcPr>
            <w:tcW w:w="2324" w:type="dxa"/>
          </w:tcPr>
          <w:p w14:paraId="5BFBC0CA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Multiple surgery</w:t>
            </w:r>
          </w:p>
          <w:p w14:paraId="641FFCE4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Ketoconazole / DA (ineffective) </w:t>
            </w:r>
          </w:p>
          <w:p w14:paraId="3A35AC2B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Bilateral adrenalectomy</w:t>
            </w:r>
          </w:p>
          <w:p w14:paraId="381AB255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proofErr w:type="spellStart"/>
            <w:r w:rsidRPr="00FC12D1">
              <w:rPr>
                <w:sz w:val="18"/>
                <w:szCs w:val="18"/>
              </w:rPr>
              <w:t>Temazol</w:t>
            </w:r>
            <w:r>
              <w:rPr>
                <w:sz w:val="18"/>
                <w:szCs w:val="18"/>
              </w:rPr>
              <w:t>o</w:t>
            </w:r>
            <w:r w:rsidRPr="00FC12D1">
              <w:rPr>
                <w:sz w:val="18"/>
                <w:szCs w:val="18"/>
              </w:rPr>
              <w:t>mide</w:t>
            </w:r>
            <w:proofErr w:type="spellEnd"/>
            <w:r w:rsidRPr="00FC12D1">
              <w:rPr>
                <w:sz w:val="18"/>
                <w:szCs w:val="18"/>
              </w:rPr>
              <w:t xml:space="preserve"> (result in haemorrhage) </w:t>
            </w:r>
          </w:p>
          <w:p w14:paraId="3D23EA74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591" w:type="dxa"/>
          </w:tcPr>
          <w:p w14:paraId="25E6403B" w14:textId="73383002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Deceased within 12 months of follow up</w:t>
            </w:r>
          </w:p>
        </w:tc>
      </w:tr>
      <w:tr w:rsidR="002C052F" w:rsidRPr="00BF34DC" w14:paraId="275DD04D" w14:textId="77777777" w:rsidTr="002C052F">
        <w:tc>
          <w:tcPr>
            <w:tcW w:w="1057" w:type="dxa"/>
          </w:tcPr>
          <w:p w14:paraId="24E2EEAB" w14:textId="0FA3EB88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Takeuchi 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Takeuchi&lt;/Author&gt;&lt;Year&gt;2014&lt;/Year&gt;&lt;RecNum&gt;1239&lt;/RecNum&gt;&lt;DisplayText&gt;[34]&lt;/DisplayText&gt;&lt;record&gt;&lt;rec-number&gt;1239&lt;/rec-number&gt;&lt;foreign-keys&gt;&lt;key app="EN" db-id="rfdadf5awt5a51ee9d9xr5wbrz9ewszr5p0s" timestamp="1611058869"&gt;1239&lt;/key&gt;&lt;/foreign-keys&gt;&lt;ref-type name="Journal Article"&gt;17&lt;/ref-type&gt;&lt;contributors&gt;&lt;authors&gt;&lt;author&gt;Takeuchi, K.&lt;/author&gt;&lt;author&gt;Hagiwara, Y.&lt;/author&gt;&lt;author&gt;Kanaya, K.&lt;/author&gt;&lt;author&gt;Wada, K.&lt;/author&gt;&lt;author&gt;Shiba, M.&lt;/author&gt;&lt;author&gt;Kato, Y.&lt;/author&gt;&lt;/authors&gt;&lt;/contributors&gt;&lt;auth-address&gt;Department of Orthopaedic Surgery, Tokyo Women&amp;apos;s Medical University, Tokyo, Japan.&lt;/auth-address&gt;&lt;titles&gt;&lt;title&gt;Drop metastasis of adrenocorticotropic hormone-producing pituitary carcinoma to the cauda equina&lt;/title&gt;&lt;secondary-title&gt;Asian Spine J&lt;/secondary-title&gt;&lt;/titles&gt;&lt;periodical&gt;&lt;full-title&gt;Asian Spine J&lt;/full-title&gt;&lt;/periodical&gt;&lt;pages&gt;680-3&lt;/pages&gt;&lt;volume&gt;8&lt;/volume&gt;&lt;number&gt;5&lt;/number&gt;&lt;keywords&gt;&lt;keyword&gt;Adrenocorticotropic hormone&lt;/keyword&gt;&lt;keyword&gt;Cauda equine&lt;/keyword&gt;&lt;keyword&gt;Drop metastasis&lt;/keyword&gt;&lt;keyword&gt;Pituitary carcinoma&lt;/keyword&gt;&lt;/keywords&gt;&lt;dates&gt;&lt;year&gt;2014&lt;/year&gt;&lt;pub-dates&gt;&lt;date&gt;Oct&lt;/date&gt;&lt;/pub-dates&gt;&lt;/dates&gt;&lt;isbn&gt;1976-1902 (Print)&amp;#xD;1976-1902 (Linking)&lt;/isbn&gt;&lt;accession-num&gt;25346823&lt;/accession-num&gt;&lt;urls&gt;&lt;related-urls&gt;&lt;url&gt;https://www.ncbi.nlm.nih.gov/pubmed/25346823&lt;/url&gt;&lt;url&gt;https://www.ncbi.nlm.nih.gov/pmc/articles/PMC4206820/pdf/asj-8-680.pdf&lt;/url&gt;&lt;/related-urls&gt;&lt;/urls&gt;&lt;custom2&gt;PMC4206820&lt;/custom2&gt;&lt;electronic-resource-num&gt;10.4184/asj.2014.8.5.680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34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30EAEF96" w14:textId="3F79677B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47M</w:t>
            </w:r>
          </w:p>
        </w:tc>
        <w:tc>
          <w:tcPr>
            <w:tcW w:w="871" w:type="dxa"/>
          </w:tcPr>
          <w:p w14:paraId="3FF622B0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990" w:type="dxa"/>
          </w:tcPr>
          <w:p w14:paraId="609D8191" w14:textId="2F83BD44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998</w:t>
            </w:r>
          </w:p>
        </w:tc>
        <w:tc>
          <w:tcPr>
            <w:tcW w:w="856" w:type="dxa"/>
          </w:tcPr>
          <w:p w14:paraId="15808A65" w14:textId="6C009C89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9</w:t>
            </w:r>
          </w:p>
        </w:tc>
        <w:tc>
          <w:tcPr>
            <w:tcW w:w="1464" w:type="dxa"/>
          </w:tcPr>
          <w:p w14:paraId="7F49FBAF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79" w:type="dxa"/>
          </w:tcPr>
          <w:p w14:paraId="54497537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56" w:type="dxa"/>
          </w:tcPr>
          <w:p w14:paraId="21229693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46F745D7" w14:textId="6E8234DE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Yes </w:t>
            </w:r>
          </w:p>
        </w:tc>
        <w:tc>
          <w:tcPr>
            <w:tcW w:w="1466" w:type="dxa"/>
          </w:tcPr>
          <w:p w14:paraId="173F2B0A" w14:textId="143327A8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Spinal (cauda equina)</w:t>
            </w:r>
          </w:p>
        </w:tc>
        <w:tc>
          <w:tcPr>
            <w:tcW w:w="2324" w:type="dxa"/>
          </w:tcPr>
          <w:p w14:paraId="09850704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proofErr w:type="spellStart"/>
            <w:r w:rsidRPr="00FC12D1">
              <w:rPr>
                <w:sz w:val="18"/>
                <w:szCs w:val="18"/>
              </w:rPr>
              <w:t>Transnasal</w:t>
            </w:r>
            <w:proofErr w:type="spellEnd"/>
            <w:r w:rsidRPr="00FC12D1">
              <w:rPr>
                <w:sz w:val="18"/>
                <w:szCs w:val="18"/>
              </w:rPr>
              <w:t xml:space="preserve"> surgery (multi for initial tumour)</w:t>
            </w:r>
          </w:p>
          <w:p w14:paraId="6D62E19E" w14:textId="4F6AD3A8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Spinal surgery</w:t>
            </w:r>
          </w:p>
        </w:tc>
        <w:tc>
          <w:tcPr>
            <w:tcW w:w="1591" w:type="dxa"/>
          </w:tcPr>
          <w:p w14:paraId="05765314" w14:textId="5046BE81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Alive at 2 year follow up</w:t>
            </w:r>
          </w:p>
        </w:tc>
      </w:tr>
      <w:tr w:rsidR="00A71EA0" w:rsidRPr="00BF34DC" w14:paraId="234EE6BF" w14:textId="77777777" w:rsidTr="002C052F">
        <w:tc>
          <w:tcPr>
            <w:tcW w:w="1057" w:type="dxa"/>
          </w:tcPr>
          <w:p w14:paraId="550CEFFD" w14:textId="118CE27E" w:rsidR="00A71EA0" w:rsidRPr="00BF34DC" w:rsidRDefault="00A71EA0" w:rsidP="00A71EA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Borba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Borba&lt;/Author&gt;&lt;Year&gt;2015&lt;/Year&gt;&lt;RecNum&gt;1241&lt;/RecNum&gt;&lt;DisplayText&gt;[35]&lt;/DisplayText&gt;&lt;record&gt;&lt;rec-number&gt;1241&lt;/rec-number&gt;&lt;foreign-keys&gt;&lt;key app="EN" db-id="rfdadf5awt5a51ee9d9xr5wbrz9ewszr5p0s" timestamp="1611058877"&gt;1241&lt;/key&gt;&lt;/foreign-keys&gt;&lt;ref-type name="Journal Article"&gt;17&lt;/ref-type&gt;&lt;contributors&gt;&lt;authors&gt;&lt;author&gt;Borba, C. G.&lt;/author&gt;&lt;author&gt;Batista, R. L.&lt;/author&gt;&lt;author&gt;Musolino, N. R.&lt;/author&gt;&lt;author&gt;Machado, V. C.&lt;/author&gt;&lt;author&gt;Alcantara, A. E.&lt;/author&gt;&lt;author&gt;da Silva, G. O.&lt;/author&gt;&lt;author&gt;Sperling Cescato, V. A.&lt;/author&gt;&lt;author&gt;da Cunha Neto, M. B.&lt;/author&gt;&lt;/authors&gt;&lt;/contributors&gt;&lt;auth-address&gt;Neuroendocrinology Unit, Functional Neurosurgery Division, Hospital das Clinicas, Faculdade de Medicina, Universidade de Sao Paulo, Brazil.&amp;#xD;Pituitary Neurosurgery Unit, Functional Neurosurgery Division, Hospital das Clinicas, Faculdade de Medicina, Universidade de Sao Paulo, Brazil.&lt;/auth-address&gt;&lt;titles&gt;&lt;title&gt;Progression of an Invasive ACTH Pituitary Macroadenoma with Cushing&amp;apos;s Disease to Pituitary Carcinoma&lt;/title&gt;&lt;secondary-title&gt;Case Rep Oncol Med&lt;/secondary-title&gt;&lt;/titles&gt;&lt;periodical&gt;&lt;full-title&gt;Case Rep Oncol Med&lt;/full-title&gt;&lt;/periodical&gt;&lt;pages&gt;810367&lt;/pages&gt;&lt;volume&gt;2015&lt;/volume&gt;&lt;dates&gt;&lt;year&gt;2015&lt;/year&gt;&lt;/dates&gt;&lt;isbn&gt;2090-6706 (Print)&lt;/isbn&gt;&lt;accession-num&gt;26366311&lt;/accession-num&gt;&lt;urls&gt;&lt;related-urls&gt;&lt;url&gt;https://www.ncbi.nlm.nih.gov/pubmed/26366311&lt;/url&gt;&lt;url&gt;https://www.ncbi.nlm.nih.gov/pmc/articles/PMC4558441/pdf/CRIONM2015-810367.pdf&lt;/url&gt;&lt;/related-urls&gt;&lt;/urls&gt;&lt;custom2&gt;PMC4558441&lt;/custom2&gt;&lt;electronic-resource-num&gt;10.1155/2015/810367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35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6C5FAAD4" w14:textId="200AD5EE" w:rsidR="00A71EA0" w:rsidRPr="00BF34DC" w:rsidRDefault="00A71EA0" w:rsidP="00A71EA0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55F</w:t>
            </w:r>
          </w:p>
        </w:tc>
        <w:tc>
          <w:tcPr>
            <w:tcW w:w="871" w:type="dxa"/>
          </w:tcPr>
          <w:p w14:paraId="2D2972C4" w14:textId="4032823E" w:rsidR="00A71EA0" w:rsidRPr="00BF34DC" w:rsidRDefault="00A71EA0" w:rsidP="00A71EA0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Macro</w:t>
            </w:r>
          </w:p>
        </w:tc>
        <w:tc>
          <w:tcPr>
            <w:tcW w:w="990" w:type="dxa"/>
          </w:tcPr>
          <w:p w14:paraId="2A248479" w14:textId="6AB58C3D" w:rsidR="00A71EA0" w:rsidRPr="00BF34DC" w:rsidRDefault="00A71EA0" w:rsidP="00A71EA0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2008</w:t>
            </w:r>
          </w:p>
        </w:tc>
        <w:tc>
          <w:tcPr>
            <w:tcW w:w="856" w:type="dxa"/>
          </w:tcPr>
          <w:p w14:paraId="55FAE36F" w14:textId="003103CA" w:rsidR="00A71EA0" w:rsidRPr="00BF34DC" w:rsidRDefault="00A71EA0" w:rsidP="00A71EA0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2</w:t>
            </w:r>
          </w:p>
        </w:tc>
        <w:tc>
          <w:tcPr>
            <w:tcW w:w="1464" w:type="dxa"/>
          </w:tcPr>
          <w:p w14:paraId="14F3EC1F" w14:textId="736B0CDC" w:rsidR="00A71EA0" w:rsidRPr="00BF34DC" w:rsidRDefault="00A71EA0" w:rsidP="00A71EA0">
            <w:pPr>
              <w:rPr>
                <w:sz w:val="18"/>
                <w:szCs w:val="18"/>
              </w:rPr>
            </w:pPr>
          </w:p>
        </w:tc>
        <w:tc>
          <w:tcPr>
            <w:tcW w:w="679" w:type="dxa"/>
          </w:tcPr>
          <w:p w14:paraId="6CD941C4" w14:textId="77777777" w:rsidR="00A71EA0" w:rsidRPr="00FC12D1" w:rsidRDefault="00A71EA0" w:rsidP="00A71EA0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&lt; 5% </w:t>
            </w:r>
          </w:p>
          <w:p w14:paraId="6CB63015" w14:textId="77777777" w:rsidR="00A71EA0" w:rsidRPr="00BF34DC" w:rsidRDefault="00A71EA0" w:rsidP="00A71EA0">
            <w:pPr>
              <w:rPr>
                <w:sz w:val="18"/>
                <w:szCs w:val="18"/>
              </w:rPr>
            </w:pPr>
          </w:p>
        </w:tc>
        <w:tc>
          <w:tcPr>
            <w:tcW w:w="656" w:type="dxa"/>
          </w:tcPr>
          <w:p w14:paraId="245F9921" w14:textId="65BCEF5E" w:rsidR="00A71EA0" w:rsidRPr="00BF34DC" w:rsidRDefault="00A71EA0" w:rsidP="00A71EA0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5-10%</w:t>
            </w:r>
          </w:p>
        </w:tc>
        <w:tc>
          <w:tcPr>
            <w:tcW w:w="1341" w:type="dxa"/>
          </w:tcPr>
          <w:p w14:paraId="02825870" w14:textId="234E696D" w:rsidR="00A71EA0" w:rsidRPr="00BF34DC" w:rsidRDefault="00A71EA0" w:rsidP="00A71EA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466" w:type="dxa"/>
          </w:tcPr>
          <w:p w14:paraId="5D87852C" w14:textId="3C26259A" w:rsidR="00A71EA0" w:rsidRPr="00BF34DC" w:rsidRDefault="00A71EA0" w:rsidP="00A71EA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L</w:t>
            </w:r>
            <w:r w:rsidRPr="00FC12D1">
              <w:rPr>
                <w:sz w:val="18"/>
                <w:szCs w:val="18"/>
              </w:rPr>
              <w:t>iver</w:t>
            </w:r>
          </w:p>
        </w:tc>
        <w:tc>
          <w:tcPr>
            <w:tcW w:w="2324" w:type="dxa"/>
          </w:tcPr>
          <w:p w14:paraId="4AAFD66F" w14:textId="77777777" w:rsidR="00A71EA0" w:rsidRPr="00FC12D1" w:rsidRDefault="00A71EA0" w:rsidP="00A71EA0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TSR (initial tumour) x 4</w:t>
            </w:r>
          </w:p>
          <w:p w14:paraId="330CC393" w14:textId="2078491B" w:rsidR="00A71EA0" w:rsidRPr="00BF34DC" w:rsidRDefault="00A71EA0" w:rsidP="00A71EA0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Ketoconazole </w:t>
            </w:r>
          </w:p>
        </w:tc>
        <w:tc>
          <w:tcPr>
            <w:tcW w:w="1591" w:type="dxa"/>
          </w:tcPr>
          <w:p w14:paraId="0BB7C00A" w14:textId="18B33E89" w:rsidR="00A71EA0" w:rsidRPr="00BF34DC" w:rsidRDefault="00A71EA0" w:rsidP="00A71EA0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Deceased 1 month</w:t>
            </w:r>
          </w:p>
        </w:tc>
      </w:tr>
      <w:tr w:rsidR="002C052F" w:rsidRPr="00BF34DC" w14:paraId="5AD685BC" w14:textId="77777777" w:rsidTr="002C052F">
        <w:tc>
          <w:tcPr>
            <w:tcW w:w="1057" w:type="dxa"/>
          </w:tcPr>
          <w:p w14:paraId="24F7002F" w14:textId="4E9A5682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Wang 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Wang&lt;/Author&gt;&lt;Year&gt;2015&lt;/Year&gt;&lt;RecNum&gt;1169&lt;/RecNum&gt;&lt;DisplayText&gt;[36]&lt;/DisplayText&gt;&lt;record&gt;&lt;rec-number&gt;1169&lt;/rec-number&gt;&lt;foreign-keys&gt;&lt;key app="EN" db-id="rfdadf5awt5a51ee9d9xr5wbrz9ewszr5p0s" timestamp="1611058694"&gt;1169&lt;/key&gt;&lt;/foreign-keys&gt;&lt;ref-type name="Generic"&gt;13&lt;/ref-type&gt;&lt;contributors&gt;&lt;authors&gt;&lt;author&gt;Wang, Yin Qian&lt;/author&gt;&lt;author&gt;Fan, Tao&lt;/author&gt;&lt;author&gt;Zhao, Xin Gang&lt;/author&gt;&lt;author&gt;Liang, Cong&lt;/author&gt;&lt;author&gt;Qi, Xue Ling&lt;/author&gt;&lt;author&gt;Li, Jian Yi&lt;/author&gt;&lt;/authors&gt;&lt;/contributors&gt;&lt;titles&gt;&lt;title&gt;Pituitary carcinoma with intraspinal metastasis: report of two cases and review of the literature&lt;/title&gt;&lt;alt-title&gt;INTERNATIONAL JOURNAL OF CLINICAL AND EXPERIMENTAL PATHOLOGY&lt;/alt-title&gt;&lt;/titles&gt;&lt;pages&gt;9712-9717&lt;/pages&gt;&lt;volume&gt;8&lt;/volume&gt;&lt;keywords&gt;&lt;keyword&gt;Pituitary carcinoma&lt;/keyword&gt;&lt;keyword&gt;intraspinal metastasis&lt;/keyword&gt;&lt;keyword&gt;pituitary adenoma&lt;/keyword&gt;&lt;keyword&gt;management&lt;/keyword&gt;&lt;/keywords&gt;&lt;dates&gt;&lt;year&gt;2015&lt;/year&gt;&lt;/dates&gt;&lt;isbn&gt;19362625&lt;/isbn&gt;&lt;urls&gt;&lt;related-urls&gt;&lt;url&gt;https://ezp.lib.unimelb.edu.au/login?url=https://search.ebscohost.com/login.aspx?direct=true&amp;amp;db=edswsc&amp;amp;AN=000364775400129&amp;amp;site=eds-live&amp;amp;scope=site&lt;/url&gt;&lt;/related-urls&gt;&lt;/urls&gt;&lt;remote-database-name&gt;edswsc&lt;/remote-database-name&gt;&lt;remote-database-provider&gt;EBSCOHost&lt;/remote-database-provider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36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32CED9E6" w14:textId="6D8FDB81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26 M</w:t>
            </w:r>
          </w:p>
        </w:tc>
        <w:tc>
          <w:tcPr>
            <w:tcW w:w="871" w:type="dxa"/>
          </w:tcPr>
          <w:p w14:paraId="448A29B1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990" w:type="dxa"/>
          </w:tcPr>
          <w:p w14:paraId="036E3CAD" w14:textId="42E4C858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992</w:t>
            </w:r>
          </w:p>
        </w:tc>
        <w:tc>
          <w:tcPr>
            <w:tcW w:w="856" w:type="dxa"/>
          </w:tcPr>
          <w:p w14:paraId="371A765D" w14:textId="5DE6A1C6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6</w:t>
            </w:r>
          </w:p>
        </w:tc>
        <w:tc>
          <w:tcPr>
            <w:tcW w:w="1464" w:type="dxa"/>
          </w:tcPr>
          <w:p w14:paraId="0D3BAC7F" w14:textId="73D8FF8B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n/a</w:t>
            </w:r>
          </w:p>
        </w:tc>
        <w:tc>
          <w:tcPr>
            <w:tcW w:w="679" w:type="dxa"/>
          </w:tcPr>
          <w:p w14:paraId="45554E64" w14:textId="66D076CC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 </w:t>
            </w:r>
          </w:p>
        </w:tc>
        <w:tc>
          <w:tcPr>
            <w:tcW w:w="656" w:type="dxa"/>
          </w:tcPr>
          <w:p w14:paraId="74AD2C64" w14:textId="666A6153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4%</w:t>
            </w:r>
          </w:p>
        </w:tc>
        <w:tc>
          <w:tcPr>
            <w:tcW w:w="1341" w:type="dxa"/>
          </w:tcPr>
          <w:p w14:paraId="328CDEE8" w14:textId="1A24989A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</w:t>
            </w:r>
            <w:r w:rsidRPr="00FC12D1">
              <w:rPr>
                <w:sz w:val="18"/>
                <w:szCs w:val="18"/>
              </w:rPr>
              <w:t>o</w:t>
            </w:r>
          </w:p>
        </w:tc>
        <w:tc>
          <w:tcPr>
            <w:tcW w:w="1466" w:type="dxa"/>
          </w:tcPr>
          <w:p w14:paraId="08FF118F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Spinal</w:t>
            </w:r>
          </w:p>
          <w:p w14:paraId="61503761" w14:textId="3C51449C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Cerebral</w:t>
            </w:r>
          </w:p>
        </w:tc>
        <w:tc>
          <w:tcPr>
            <w:tcW w:w="2324" w:type="dxa"/>
          </w:tcPr>
          <w:p w14:paraId="14C1EE37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TSR x 1 initial</w:t>
            </w:r>
          </w:p>
          <w:p w14:paraId="6EDC69C7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Spinal metastasis resection x 2</w:t>
            </w:r>
          </w:p>
          <w:p w14:paraId="5D6980EB" w14:textId="41996687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Craniotomy x 1</w:t>
            </w:r>
          </w:p>
        </w:tc>
        <w:tc>
          <w:tcPr>
            <w:tcW w:w="1591" w:type="dxa"/>
          </w:tcPr>
          <w:p w14:paraId="33839ACD" w14:textId="6D14FB6C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Alive at 17 months follow up</w:t>
            </w:r>
          </w:p>
        </w:tc>
      </w:tr>
      <w:tr w:rsidR="002C052F" w:rsidRPr="00BF34DC" w14:paraId="6669BAAC" w14:textId="77777777" w:rsidTr="002C052F">
        <w:tc>
          <w:tcPr>
            <w:tcW w:w="1057" w:type="dxa"/>
          </w:tcPr>
          <w:p w14:paraId="72D56046" w14:textId="1F6AE61E" w:rsidR="00BF34DC" w:rsidRPr="00BF34DC" w:rsidRDefault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 xml:space="preserve">Bengtsson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CZW5ndHNzb248L0F1dGhvcj48WWVhcj4yMDE1PC9ZZWFy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</w:fldData>
              </w:fldChar>
            </w:r>
            <w:r w:rsidR="000D025A">
              <w:rPr>
                <w:sz w:val="18"/>
                <w:szCs w:val="18"/>
              </w:rPr>
              <w:instrText xml:space="preserve"> ADDIN EN.CITE </w:instrText>
            </w:r>
            <w:r w:rsidR="000D025A">
              <w:rPr>
                <w:sz w:val="18"/>
                <w:szCs w:val="18"/>
              </w:rPr>
              <w:fldChar w:fldCharType="begin">
                <w:fldData xml:space="preserve">PEVuZE5vdGU+PENpdGU+PEF1dGhvcj5CZW5ndHNzb248L0F1dGhvcj48WWVhcj4yMDE1PC9ZZWFy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</w:fldData>
              </w:fldChar>
            </w:r>
            <w:r w:rsidR="000D025A">
              <w:rPr>
                <w:sz w:val="18"/>
                <w:szCs w:val="18"/>
              </w:rPr>
              <w:instrText xml:space="preserve"> ADDIN EN.CITE.DATA </w:instrText>
            </w:r>
            <w:r w:rsidR="000D025A">
              <w:rPr>
                <w:sz w:val="18"/>
                <w:szCs w:val="18"/>
              </w:rPr>
            </w:r>
            <w:r w:rsidR="000D025A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37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7EDB5B9B" w14:textId="75CBFE0F" w:rsidR="00BF34DC" w:rsidRPr="00BF34DC" w:rsidRDefault="00E0392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51 M</w:t>
            </w:r>
          </w:p>
        </w:tc>
        <w:tc>
          <w:tcPr>
            <w:tcW w:w="871" w:type="dxa"/>
          </w:tcPr>
          <w:p w14:paraId="40564504" w14:textId="77777777" w:rsidR="00BF34DC" w:rsidRPr="00BF34DC" w:rsidRDefault="00BF34DC">
            <w:pPr>
              <w:rPr>
                <w:sz w:val="18"/>
                <w:szCs w:val="18"/>
              </w:rPr>
            </w:pPr>
          </w:p>
        </w:tc>
        <w:tc>
          <w:tcPr>
            <w:tcW w:w="990" w:type="dxa"/>
          </w:tcPr>
          <w:p w14:paraId="48A28019" w14:textId="77777777" w:rsidR="00BF34DC" w:rsidRPr="00BF34DC" w:rsidRDefault="00BF34DC">
            <w:pPr>
              <w:rPr>
                <w:sz w:val="18"/>
                <w:szCs w:val="18"/>
              </w:rPr>
            </w:pPr>
          </w:p>
        </w:tc>
        <w:tc>
          <w:tcPr>
            <w:tcW w:w="856" w:type="dxa"/>
          </w:tcPr>
          <w:p w14:paraId="1D190A2A" w14:textId="4F28F829" w:rsidR="00BF34DC" w:rsidRPr="00BF34DC" w:rsidRDefault="00E0392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.3</w:t>
            </w:r>
          </w:p>
        </w:tc>
        <w:tc>
          <w:tcPr>
            <w:tcW w:w="1464" w:type="dxa"/>
          </w:tcPr>
          <w:p w14:paraId="64A7A0E2" w14:textId="77777777" w:rsidR="00BF34DC" w:rsidRPr="00BF34DC" w:rsidRDefault="00BF34DC">
            <w:pPr>
              <w:rPr>
                <w:sz w:val="18"/>
                <w:szCs w:val="18"/>
              </w:rPr>
            </w:pPr>
          </w:p>
        </w:tc>
        <w:tc>
          <w:tcPr>
            <w:tcW w:w="679" w:type="dxa"/>
          </w:tcPr>
          <w:p w14:paraId="0DD3DDB7" w14:textId="77777777" w:rsidR="00BF34DC" w:rsidRPr="00BF34DC" w:rsidRDefault="00BF34DC">
            <w:pPr>
              <w:rPr>
                <w:sz w:val="18"/>
                <w:szCs w:val="18"/>
              </w:rPr>
            </w:pPr>
          </w:p>
        </w:tc>
        <w:tc>
          <w:tcPr>
            <w:tcW w:w="656" w:type="dxa"/>
          </w:tcPr>
          <w:p w14:paraId="13ED6044" w14:textId="03328AA9" w:rsidR="00BF34DC" w:rsidRPr="00BF34DC" w:rsidRDefault="00E0392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0</w:t>
            </w:r>
          </w:p>
        </w:tc>
        <w:tc>
          <w:tcPr>
            <w:tcW w:w="1341" w:type="dxa"/>
          </w:tcPr>
          <w:p w14:paraId="1492DFAE" w14:textId="105CEEC2" w:rsidR="00BF34DC" w:rsidRPr="00BF34DC" w:rsidRDefault="00E0392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466" w:type="dxa"/>
          </w:tcPr>
          <w:p w14:paraId="619BDAEB" w14:textId="083CC02B" w:rsidR="00BF34DC" w:rsidRPr="00BF34DC" w:rsidRDefault="00E0392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Liver</w:t>
            </w:r>
          </w:p>
        </w:tc>
        <w:tc>
          <w:tcPr>
            <w:tcW w:w="2324" w:type="dxa"/>
          </w:tcPr>
          <w:p w14:paraId="08CE38D4" w14:textId="77777777" w:rsidR="00BF34DC" w:rsidRDefault="00E03924" w:rsidP="00E0392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perations x 3</w:t>
            </w:r>
          </w:p>
          <w:p w14:paraId="5F20C5BA" w14:textId="77777777" w:rsidR="00E03924" w:rsidRDefault="00E03924" w:rsidP="00E0392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drenalectomy</w:t>
            </w:r>
          </w:p>
          <w:p w14:paraId="3B48AC96" w14:textId="77777777" w:rsidR="00E03924" w:rsidRDefault="00E03924" w:rsidP="00E0392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pecitabine</w:t>
            </w:r>
          </w:p>
          <w:p w14:paraId="332A58DE" w14:textId="61854677" w:rsidR="00E03924" w:rsidRPr="00E03924" w:rsidRDefault="00E03924" w:rsidP="00E0392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emozolomide</w:t>
            </w:r>
          </w:p>
        </w:tc>
        <w:tc>
          <w:tcPr>
            <w:tcW w:w="1591" w:type="dxa"/>
          </w:tcPr>
          <w:p w14:paraId="7A9FFAE9" w14:textId="315BC511" w:rsidR="00BF34DC" w:rsidRPr="00BF34DC" w:rsidRDefault="00E0392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eceased 8 months after starting Temozolomide</w:t>
            </w:r>
          </w:p>
        </w:tc>
      </w:tr>
      <w:tr w:rsidR="002C052F" w:rsidRPr="00BF34DC" w14:paraId="0F3C2DB5" w14:textId="77777777" w:rsidTr="002C052F">
        <w:tc>
          <w:tcPr>
            <w:tcW w:w="1057" w:type="dxa"/>
          </w:tcPr>
          <w:p w14:paraId="012B4669" w14:textId="2E725C18" w:rsidR="00BF34DC" w:rsidRPr="00BF34DC" w:rsidRDefault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Bengtsson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CZW5ndHNzb248L0F1dGhvcj48WWVhcj4yMDE1PC9ZZWFy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</w:fldData>
              </w:fldChar>
            </w:r>
            <w:r w:rsidR="000D025A">
              <w:rPr>
                <w:sz w:val="18"/>
                <w:szCs w:val="18"/>
              </w:rPr>
              <w:instrText xml:space="preserve"> ADDIN EN.CITE </w:instrText>
            </w:r>
            <w:r w:rsidR="000D025A">
              <w:rPr>
                <w:sz w:val="18"/>
                <w:szCs w:val="18"/>
              </w:rPr>
              <w:fldChar w:fldCharType="begin">
                <w:fldData xml:space="preserve">PEVuZE5vdGU+PENpdGU+PEF1dGhvcj5CZW5ndHNzb248L0F1dGhvcj48WWVhcj4yMDE1PC9ZZWFy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</w:fldData>
              </w:fldChar>
            </w:r>
            <w:r w:rsidR="000D025A">
              <w:rPr>
                <w:sz w:val="18"/>
                <w:szCs w:val="18"/>
              </w:rPr>
              <w:instrText xml:space="preserve"> ADDIN EN.CITE.DATA </w:instrText>
            </w:r>
            <w:r w:rsidR="000D025A">
              <w:rPr>
                <w:sz w:val="18"/>
                <w:szCs w:val="18"/>
              </w:rPr>
            </w:r>
            <w:r w:rsidR="000D025A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37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7438C929" w14:textId="3A649611" w:rsidR="00BF34DC" w:rsidRPr="00BF34DC" w:rsidRDefault="00E0392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62 M</w:t>
            </w:r>
          </w:p>
        </w:tc>
        <w:tc>
          <w:tcPr>
            <w:tcW w:w="871" w:type="dxa"/>
          </w:tcPr>
          <w:p w14:paraId="418A31BE" w14:textId="77777777" w:rsidR="00BF34DC" w:rsidRPr="00BF34DC" w:rsidRDefault="00BF34DC">
            <w:pPr>
              <w:rPr>
                <w:sz w:val="18"/>
                <w:szCs w:val="18"/>
              </w:rPr>
            </w:pPr>
          </w:p>
        </w:tc>
        <w:tc>
          <w:tcPr>
            <w:tcW w:w="990" w:type="dxa"/>
          </w:tcPr>
          <w:p w14:paraId="6DA3112D" w14:textId="77777777" w:rsidR="00BF34DC" w:rsidRPr="00BF34DC" w:rsidRDefault="00BF34DC">
            <w:pPr>
              <w:rPr>
                <w:sz w:val="18"/>
                <w:szCs w:val="18"/>
              </w:rPr>
            </w:pPr>
          </w:p>
        </w:tc>
        <w:tc>
          <w:tcPr>
            <w:tcW w:w="856" w:type="dxa"/>
          </w:tcPr>
          <w:p w14:paraId="23D6CC4F" w14:textId="5AF06F14" w:rsidR="00BF34DC" w:rsidRPr="00BF34DC" w:rsidRDefault="00E0392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5.1</w:t>
            </w:r>
          </w:p>
        </w:tc>
        <w:tc>
          <w:tcPr>
            <w:tcW w:w="1464" w:type="dxa"/>
          </w:tcPr>
          <w:p w14:paraId="0268A7FA" w14:textId="77777777" w:rsidR="00BF34DC" w:rsidRPr="00BF34DC" w:rsidRDefault="00BF34DC">
            <w:pPr>
              <w:rPr>
                <w:sz w:val="18"/>
                <w:szCs w:val="18"/>
              </w:rPr>
            </w:pPr>
          </w:p>
        </w:tc>
        <w:tc>
          <w:tcPr>
            <w:tcW w:w="679" w:type="dxa"/>
          </w:tcPr>
          <w:p w14:paraId="0400DAEB" w14:textId="77777777" w:rsidR="00BF34DC" w:rsidRPr="00BF34DC" w:rsidRDefault="00BF34DC">
            <w:pPr>
              <w:rPr>
                <w:sz w:val="18"/>
                <w:szCs w:val="18"/>
              </w:rPr>
            </w:pPr>
          </w:p>
        </w:tc>
        <w:tc>
          <w:tcPr>
            <w:tcW w:w="656" w:type="dxa"/>
          </w:tcPr>
          <w:p w14:paraId="2FDB2C96" w14:textId="6295C5AA" w:rsidR="00BF34DC" w:rsidRPr="00BF34DC" w:rsidRDefault="00E0392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0</w:t>
            </w:r>
          </w:p>
        </w:tc>
        <w:tc>
          <w:tcPr>
            <w:tcW w:w="1341" w:type="dxa"/>
          </w:tcPr>
          <w:p w14:paraId="064A3E58" w14:textId="28F3EC29" w:rsidR="00BF34DC" w:rsidRPr="00BF34DC" w:rsidRDefault="00E0392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466" w:type="dxa"/>
          </w:tcPr>
          <w:p w14:paraId="1E5D1881" w14:textId="5A37DEC7" w:rsidR="00BF34DC" w:rsidRDefault="00E0392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Intraspinal</w:t>
            </w:r>
          </w:p>
          <w:p w14:paraId="528048A0" w14:textId="77777777" w:rsidR="00E03924" w:rsidRDefault="00E0392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Bone</w:t>
            </w:r>
          </w:p>
          <w:p w14:paraId="6946619D" w14:textId="654496E0" w:rsidR="00E03924" w:rsidRPr="00BF34DC" w:rsidRDefault="00E0392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Liver</w:t>
            </w:r>
          </w:p>
        </w:tc>
        <w:tc>
          <w:tcPr>
            <w:tcW w:w="2324" w:type="dxa"/>
          </w:tcPr>
          <w:p w14:paraId="37F93050" w14:textId="77777777" w:rsidR="00BF34DC" w:rsidRDefault="00E0392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perations x 3</w:t>
            </w:r>
          </w:p>
          <w:p w14:paraId="12E7EB25" w14:textId="77777777" w:rsidR="00E03924" w:rsidRDefault="00E0392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drenalectomy</w:t>
            </w:r>
          </w:p>
          <w:p w14:paraId="4C1BA99A" w14:textId="0BD854CC" w:rsidR="00E03924" w:rsidRPr="00BF34DC" w:rsidRDefault="00E0392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opamine agonist</w:t>
            </w:r>
          </w:p>
        </w:tc>
        <w:tc>
          <w:tcPr>
            <w:tcW w:w="1591" w:type="dxa"/>
          </w:tcPr>
          <w:p w14:paraId="5C4647C5" w14:textId="4D4B4B2A" w:rsidR="00BF34DC" w:rsidRPr="00BF34DC" w:rsidRDefault="00E0392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live at 14 months follow-up</w:t>
            </w:r>
          </w:p>
        </w:tc>
      </w:tr>
      <w:tr w:rsidR="002C052F" w:rsidRPr="00BF34DC" w14:paraId="7F28CB40" w14:textId="77777777" w:rsidTr="002C052F">
        <w:tc>
          <w:tcPr>
            <w:tcW w:w="1057" w:type="dxa"/>
          </w:tcPr>
          <w:p w14:paraId="12B223C4" w14:textId="5E8F46F1" w:rsidR="00BF34DC" w:rsidRPr="00BF34DC" w:rsidRDefault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Bengtsson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CZW5ndHNzb248L0F1dGhvcj48WWVhcj4yMDE1PC9ZZWFy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</w:fldData>
              </w:fldChar>
            </w:r>
            <w:r w:rsidR="000D025A">
              <w:rPr>
                <w:sz w:val="18"/>
                <w:szCs w:val="18"/>
              </w:rPr>
              <w:instrText xml:space="preserve"> ADDIN EN.CITE </w:instrText>
            </w:r>
            <w:r w:rsidR="000D025A">
              <w:rPr>
                <w:sz w:val="18"/>
                <w:szCs w:val="18"/>
              </w:rPr>
              <w:fldChar w:fldCharType="begin">
                <w:fldData xml:space="preserve">PEVuZE5vdGU+PENpdGU+PEF1dGhvcj5CZW5ndHNzb248L0F1dGhvcj48WWVhcj4yMDE1PC9ZZWFy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</w:fldData>
              </w:fldChar>
            </w:r>
            <w:r w:rsidR="000D025A">
              <w:rPr>
                <w:sz w:val="18"/>
                <w:szCs w:val="18"/>
              </w:rPr>
              <w:instrText xml:space="preserve"> ADDIN EN.CITE.DATA </w:instrText>
            </w:r>
            <w:r w:rsidR="000D025A">
              <w:rPr>
                <w:sz w:val="18"/>
                <w:szCs w:val="18"/>
              </w:rPr>
            </w:r>
            <w:r w:rsidR="000D025A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37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5712D3B8" w14:textId="4ECE1158" w:rsidR="00BF34DC" w:rsidRPr="00BF34DC" w:rsidRDefault="00E0392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0 M</w:t>
            </w:r>
          </w:p>
        </w:tc>
        <w:tc>
          <w:tcPr>
            <w:tcW w:w="871" w:type="dxa"/>
          </w:tcPr>
          <w:p w14:paraId="0851188F" w14:textId="77777777" w:rsidR="00BF34DC" w:rsidRPr="00BF34DC" w:rsidRDefault="00BF34DC">
            <w:pPr>
              <w:rPr>
                <w:sz w:val="18"/>
                <w:szCs w:val="18"/>
              </w:rPr>
            </w:pPr>
          </w:p>
        </w:tc>
        <w:tc>
          <w:tcPr>
            <w:tcW w:w="990" w:type="dxa"/>
          </w:tcPr>
          <w:p w14:paraId="2A27C9D7" w14:textId="77777777" w:rsidR="00BF34DC" w:rsidRPr="00BF34DC" w:rsidRDefault="00BF34DC">
            <w:pPr>
              <w:rPr>
                <w:sz w:val="18"/>
                <w:szCs w:val="18"/>
              </w:rPr>
            </w:pPr>
          </w:p>
        </w:tc>
        <w:tc>
          <w:tcPr>
            <w:tcW w:w="856" w:type="dxa"/>
          </w:tcPr>
          <w:p w14:paraId="5377172B" w14:textId="688E8DE1" w:rsidR="00BF34DC" w:rsidRPr="00BF34DC" w:rsidRDefault="00E0392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.2</w:t>
            </w:r>
          </w:p>
        </w:tc>
        <w:tc>
          <w:tcPr>
            <w:tcW w:w="1464" w:type="dxa"/>
          </w:tcPr>
          <w:p w14:paraId="1AC0B333" w14:textId="77777777" w:rsidR="00BF34DC" w:rsidRPr="00BF34DC" w:rsidRDefault="00BF34DC">
            <w:pPr>
              <w:rPr>
                <w:sz w:val="18"/>
                <w:szCs w:val="18"/>
              </w:rPr>
            </w:pPr>
          </w:p>
        </w:tc>
        <w:tc>
          <w:tcPr>
            <w:tcW w:w="679" w:type="dxa"/>
          </w:tcPr>
          <w:p w14:paraId="6DA7788D" w14:textId="77777777" w:rsidR="00BF34DC" w:rsidRPr="00BF34DC" w:rsidRDefault="00BF34DC">
            <w:pPr>
              <w:rPr>
                <w:sz w:val="18"/>
                <w:szCs w:val="18"/>
              </w:rPr>
            </w:pPr>
          </w:p>
        </w:tc>
        <w:tc>
          <w:tcPr>
            <w:tcW w:w="656" w:type="dxa"/>
          </w:tcPr>
          <w:p w14:paraId="4CC8AEEF" w14:textId="1D4DD48D" w:rsidR="00BF34DC" w:rsidRPr="00BF34DC" w:rsidRDefault="00E0392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0</w:t>
            </w:r>
          </w:p>
        </w:tc>
        <w:tc>
          <w:tcPr>
            <w:tcW w:w="1341" w:type="dxa"/>
          </w:tcPr>
          <w:p w14:paraId="49EBEE73" w14:textId="7AA6DCF1" w:rsidR="00BF34DC" w:rsidRPr="00BF34DC" w:rsidRDefault="00E0392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466" w:type="dxa"/>
          </w:tcPr>
          <w:p w14:paraId="11159680" w14:textId="77777777" w:rsidR="00BF34DC" w:rsidRDefault="00E0392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Bone</w:t>
            </w:r>
          </w:p>
          <w:p w14:paraId="7B2793A1" w14:textId="76F12E1C" w:rsidR="00E03924" w:rsidRPr="00BF34DC" w:rsidRDefault="00E0392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Liver</w:t>
            </w:r>
          </w:p>
        </w:tc>
        <w:tc>
          <w:tcPr>
            <w:tcW w:w="2324" w:type="dxa"/>
          </w:tcPr>
          <w:p w14:paraId="5F3B7C02" w14:textId="77777777" w:rsidR="00BF34DC" w:rsidRDefault="00E0392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peration x 1</w:t>
            </w:r>
          </w:p>
          <w:p w14:paraId="3857903C" w14:textId="0759B72D" w:rsidR="00E03924" w:rsidRPr="00BF34DC" w:rsidRDefault="00E0392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Ketoconazole</w:t>
            </w:r>
          </w:p>
        </w:tc>
        <w:tc>
          <w:tcPr>
            <w:tcW w:w="1591" w:type="dxa"/>
          </w:tcPr>
          <w:p w14:paraId="1245144F" w14:textId="0FA319CB" w:rsidR="00BF34DC" w:rsidRPr="00BF34DC" w:rsidRDefault="00E0392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eceased</w:t>
            </w:r>
          </w:p>
        </w:tc>
      </w:tr>
      <w:tr w:rsidR="002C052F" w:rsidRPr="00BF34DC" w14:paraId="7BF9D57C" w14:textId="77777777" w:rsidTr="002C052F">
        <w:tc>
          <w:tcPr>
            <w:tcW w:w="1057" w:type="dxa"/>
          </w:tcPr>
          <w:p w14:paraId="5B0A4B10" w14:textId="60F917D8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Amy 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Amy&lt;/Author&gt;&lt;Year&gt;2017&lt;/Year&gt;&lt;RecNum&gt;1285&lt;/RecNum&gt;&lt;DisplayText&gt;[38]&lt;/DisplayText&gt;&lt;record&gt;&lt;rec-number&gt;1285&lt;/rec-number&gt;&lt;foreign-keys&gt;&lt;key app="EN" db-id="rfdadf5awt5a51ee9d9xr5wbrz9ewszr5p0s" timestamp="1611059109"&gt;1285&lt;/key&gt;&lt;/foreign-keys&gt;&lt;ref-type name="Journal Article"&gt;17&lt;/ref-type&gt;&lt;contributors&gt;&lt;authors&gt;&lt;author&gt;Amy, S. Joehlin-Price&lt;/author&gt;&lt;author&gt;Douglas, A. Hardesty&lt;/author&gt;&lt;author&gt;Christina, A. Arnold&lt;/author&gt;&lt;author&gt;Lawrence, S. Kirschner&lt;/author&gt;&lt;author&gt;Daniel, M. Prevedello&lt;/author&gt;&lt;author&gt;Norman, L. Lehman&lt;/author&gt;&lt;/authors&gt;&lt;/contributors&gt;&lt;titles&gt;&lt;title&gt;Case report: ACTH-secreting pituitary carcinoma metastatic to the liver in a patient with a history of atypical pituitary adenoma and Cushing’s disease&lt;/title&gt;&lt;secondary-title&gt;Diagnostic Pathology&lt;/secondary-title&gt;&lt;/titles&gt;&lt;periodical&gt;&lt;full-title&gt;Diagnostic Pathology&lt;/full-title&gt;&lt;/periodical&gt;&lt;pages&gt;1&lt;/pages&gt;&lt;number&gt;1&lt;/number&gt;&lt;keywords&gt;&lt;keyword&gt;Case report&lt;/keyword&gt;&lt;keyword&gt;Pituitary carcinoma&lt;/keyword&gt;&lt;keyword&gt;ACTH&lt;/keyword&gt;&lt;keyword&gt;Liver metastasis&lt;/keyword&gt;&lt;keyword&gt;Atypical pituitary adenoma&lt;/keyword&gt;&lt;keyword&gt;Cushing’s disease&lt;/keyword&gt;&lt;keyword&gt;Pathology&lt;/keyword&gt;&lt;keyword&gt;RB1-214&lt;/keyword&gt;&lt;/keywords&gt;&lt;dates&gt;&lt;year&gt;2017&lt;/year&gt;&lt;/dates&gt;&lt;publisher&gt;BMC&lt;/publisher&gt;&lt;isbn&gt;1746-1596&lt;/isbn&gt;&lt;accession-num&gt;edsdoj.f35694bbedaf4372931cb79d4210118a&lt;/accession-num&gt;&lt;work-type&gt;article&lt;/work-type&gt;&lt;urls&gt;&lt;related-urls&gt;&lt;url&gt;https://ezp.lib.unimelb.edu.au/login?url=https://search.ebscohost.com/login.aspx?direct=true&amp;amp;db=edsdoj&amp;amp;AN=edsdoj.f35694bbedaf4372931cb79d4210118a&amp;amp;site=eds-live&amp;amp;scope=site&lt;/url&gt;&lt;url&gt;https://diagnosticpathology.biomedcentral.com/track/pdf/10.1186/s13000-017-0624-5&lt;/url&gt;&lt;/related-urls&gt;&lt;/urls&gt;&lt;electronic-resource-num&gt;10.1186/s13000-017-0624-5&lt;/electronic-resource-num&gt;&lt;remote-database-name&gt;edsdoj&lt;/remote-database-name&gt;&lt;remote-database-provider&gt;EBSCOhost&lt;/remote-database-provider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38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34EE858C" w14:textId="5D7A501D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52F</w:t>
            </w:r>
          </w:p>
        </w:tc>
        <w:tc>
          <w:tcPr>
            <w:tcW w:w="871" w:type="dxa"/>
          </w:tcPr>
          <w:p w14:paraId="3D861271" w14:textId="38605BDA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Macro</w:t>
            </w:r>
          </w:p>
        </w:tc>
        <w:tc>
          <w:tcPr>
            <w:tcW w:w="990" w:type="dxa"/>
          </w:tcPr>
          <w:p w14:paraId="5B7E56EF" w14:textId="63B08293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2013</w:t>
            </w:r>
          </w:p>
        </w:tc>
        <w:tc>
          <w:tcPr>
            <w:tcW w:w="856" w:type="dxa"/>
          </w:tcPr>
          <w:p w14:paraId="18D9FF85" w14:textId="058E2D14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2</w:t>
            </w:r>
          </w:p>
        </w:tc>
        <w:tc>
          <w:tcPr>
            <w:tcW w:w="1464" w:type="dxa"/>
          </w:tcPr>
          <w:p w14:paraId="3A640C6B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T2DM</w:t>
            </w:r>
          </w:p>
          <w:p w14:paraId="2B3D2888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V</w:t>
            </w:r>
            <w:r w:rsidRPr="00FC12D1">
              <w:rPr>
                <w:sz w:val="18"/>
                <w:szCs w:val="18"/>
              </w:rPr>
              <w:t>is</w:t>
            </w:r>
            <w:r>
              <w:rPr>
                <w:sz w:val="18"/>
                <w:szCs w:val="18"/>
              </w:rPr>
              <w:t>ual</w:t>
            </w:r>
            <w:r w:rsidRPr="00FC12D1">
              <w:rPr>
                <w:sz w:val="18"/>
                <w:szCs w:val="18"/>
              </w:rPr>
              <w:t xml:space="preserve"> disturbance</w:t>
            </w:r>
          </w:p>
          <w:p w14:paraId="7E2C4BFB" w14:textId="6448C411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H</w:t>
            </w:r>
            <w:r w:rsidRPr="00FC12D1">
              <w:rPr>
                <w:sz w:val="18"/>
                <w:szCs w:val="18"/>
              </w:rPr>
              <w:t>eadache</w:t>
            </w:r>
          </w:p>
        </w:tc>
        <w:tc>
          <w:tcPr>
            <w:tcW w:w="679" w:type="dxa"/>
          </w:tcPr>
          <w:p w14:paraId="046BE502" w14:textId="5696B823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4%</w:t>
            </w:r>
          </w:p>
        </w:tc>
        <w:tc>
          <w:tcPr>
            <w:tcW w:w="656" w:type="dxa"/>
          </w:tcPr>
          <w:p w14:paraId="3A3D24EA" w14:textId="6F22E922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20%</w:t>
            </w:r>
          </w:p>
        </w:tc>
        <w:tc>
          <w:tcPr>
            <w:tcW w:w="1341" w:type="dxa"/>
          </w:tcPr>
          <w:p w14:paraId="56BDFEC5" w14:textId="2956B610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466" w:type="dxa"/>
          </w:tcPr>
          <w:p w14:paraId="7E934F43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Liver</w:t>
            </w:r>
          </w:p>
          <w:p w14:paraId="51E3BCA2" w14:textId="7454BA2B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C</w:t>
            </w:r>
            <w:r w:rsidRPr="00FC12D1">
              <w:rPr>
                <w:sz w:val="18"/>
                <w:szCs w:val="18"/>
              </w:rPr>
              <w:t>erebral</w:t>
            </w:r>
          </w:p>
        </w:tc>
        <w:tc>
          <w:tcPr>
            <w:tcW w:w="2324" w:type="dxa"/>
          </w:tcPr>
          <w:p w14:paraId="7176F523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TSR x 2</w:t>
            </w:r>
          </w:p>
          <w:p w14:paraId="7BA720BE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proofErr w:type="spellStart"/>
            <w:r w:rsidRPr="00FC12D1">
              <w:rPr>
                <w:sz w:val="18"/>
                <w:szCs w:val="18"/>
              </w:rPr>
              <w:t>Pasireotide</w:t>
            </w:r>
            <w:proofErr w:type="spellEnd"/>
          </w:p>
          <w:p w14:paraId="55A021EB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mifepristone</w:t>
            </w:r>
          </w:p>
          <w:p w14:paraId="7B4208D0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L</w:t>
            </w:r>
            <w:r w:rsidRPr="00FC12D1">
              <w:rPr>
                <w:sz w:val="18"/>
                <w:szCs w:val="18"/>
              </w:rPr>
              <w:t>iver met</w:t>
            </w:r>
            <w:r>
              <w:rPr>
                <w:sz w:val="18"/>
                <w:szCs w:val="18"/>
              </w:rPr>
              <w:t>astase</w:t>
            </w:r>
            <w:r w:rsidRPr="00FC12D1">
              <w:rPr>
                <w:sz w:val="18"/>
                <w:szCs w:val="18"/>
              </w:rPr>
              <w:t>s resection</w:t>
            </w:r>
          </w:p>
          <w:p w14:paraId="28C8705D" w14:textId="2F59089A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</w:t>
            </w:r>
            <w:r w:rsidRPr="00FC12D1">
              <w:rPr>
                <w:sz w:val="18"/>
                <w:szCs w:val="18"/>
              </w:rPr>
              <w:t>emozol</w:t>
            </w:r>
            <w:r>
              <w:rPr>
                <w:sz w:val="18"/>
                <w:szCs w:val="18"/>
              </w:rPr>
              <w:t>o</w:t>
            </w:r>
            <w:r w:rsidRPr="00FC12D1">
              <w:rPr>
                <w:sz w:val="18"/>
                <w:szCs w:val="18"/>
              </w:rPr>
              <w:t>mide/capecitabine</w:t>
            </w:r>
          </w:p>
        </w:tc>
        <w:tc>
          <w:tcPr>
            <w:tcW w:w="1591" w:type="dxa"/>
          </w:tcPr>
          <w:p w14:paraId="2C8B6DA3" w14:textId="05ABCB4C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Alive at 2 years</w:t>
            </w:r>
          </w:p>
        </w:tc>
      </w:tr>
      <w:tr w:rsidR="002C052F" w:rsidRPr="00BF34DC" w14:paraId="6B4E6A63" w14:textId="77777777" w:rsidTr="002C052F">
        <w:tc>
          <w:tcPr>
            <w:tcW w:w="1057" w:type="dxa"/>
          </w:tcPr>
          <w:p w14:paraId="3A7FFCFE" w14:textId="740E24D7" w:rsidR="002C052F" w:rsidRPr="00BF34DC" w:rsidRDefault="002C052F" w:rsidP="002C052F">
            <w:pPr>
              <w:tabs>
                <w:tab w:val="left" w:pos="539"/>
              </w:tabs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Bengtsson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CZW5ndHNzb248L0F1dGhvcj48WWVhcj4yMDE3PC9ZZWFy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==
</w:fldData>
              </w:fldChar>
            </w:r>
            <w:r w:rsidR="000D025A">
              <w:rPr>
                <w:sz w:val="18"/>
                <w:szCs w:val="18"/>
              </w:rPr>
              <w:instrText xml:space="preserve"> ADDIN EN.CITE </w:instrText>
            </w:r>
            <w:r w:rsidR="000D025A">
              <w:rPr>
                <w:sz w:val="18"/>
                <w:szCs w:val="18"/>
              </w:rPr>
              <w:fldChar w:fldCharType="begin">
                <w:fldData xml:space="preserve">PEVuZE5vdGU+PENpdGU+PEF1dGhvcj5CZW5ndHNzb248L0F1dGhvcj48WWVhcj4yMDE3PC9ZZWFy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==
</w:fldData>
              </w:fldChar>
            </w:r>
            <w:r w:rsidR="000D025A">
              <w:rPr>
                <w:sz w:val="18"/>
                <w:szCs w:val="18"/>
              </w:rPr>
              <w:instrText xml:space="preserve"> ADDIN EN.CITE.DATA </w:instrText>
            </w:r>
            <w:r w:rsidR="000D025A">
              <w:rPr>
                <w:sz w:val="18"/>
                <w:szCs w:val="18"/>
              </w:rPr>
            </w:r>
            <w:r w:rsidR="000D025A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39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5B197B5B" w14:textId="6725D9ED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53 M</w:t>
            </w:r>
          </w:p>
        </w:tc>
        <w:tc>
          <w:tcPr>
            <w:tcW w:w="871" w:type="dxa"/>
          </w:tcPr>
          <w:p w14:paraId="7B9E3F27" w14:textId="32264D9D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Macro</w:t>
            </w:r>
          </w:p>
        </w:tc>
        <w:tc>
          <w:tcPr>
            <w:tcW w:w="990" w:type="dxa"/>
          </w:tcPr>
          <w:p w14:paraId="00E9A6FE" w14:textId="027C44D3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2015</w:t>
            </w:r>
          </w:p>
        </w:tc>
        <w:tc>
          <w:tcPr>
            <w:tcW w:w="856" w:type="dxa"/>
          </w:tcPr>
          <w:p w14:paraId="1EB82070" w14:textId="7468FC62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.5</w:t>
            </w:r>
          </w:p>
        </w:tc>
        <w:tc>
          <w:tcPr>
            <w:tcW w:w="1464" w:type="dxa"/>
          </w:tcPr>
          <w:p w14:paraId="18C12B14" w14:textId="7AA74279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proofErr w:type="spellStart"/>
            <w:r w:rsidRPr="00FC12D1">
              <w:rPr>
                <w:sz w:val="18"/>
                <w:szCs w:val="18"/>
              </w:rPr>
              <w:t>Cushingnoid</w:t>
            </w:r>
            <w:proofErr w:type="spellEnd"/>
            <w:r w:rsidRPr="00FC12D1">
              <w:rPr>
                <w:sz w:val="18"/>
                <w:szCs w:val="18"/>
              </w:rPr>
              <w:t xml:space="preserve"> feature</w:t>
            </w:r>
          </w:p>
        </w:tc>
        <w:tc>
          <w:tcPr>
            <w:tcW w:w="679" w:type="dxa"/>
          </w:tcPr>
          <w:p w14:paraId="459E5AB2" w14:textId="7DAE0B12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40%</w:t>
            </w:r>
          </w:p>
        </w:tc>
        <w:tc>
          <w:tcPr>
            <w:tcW w:w="656" w:type="dxa"/>
          </w:tcPr>
          <w:p w14:paraId="670A383D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0E1C6EF4" w14:textId="18EBC021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466" w:type="dxa"/>
          </w:tcPr>
          <w:p w14:paraId="27367EF1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L</w:t>
            </w:r>
            <w:r w:rsidRPr="00FC12D1">
              <w:rPr>
                <w:sz w:val="18"/>
                <w:szCs w:val="18"/>
              </w:rPr>
              <w:t>iver</w:t>
            </w:r>
          </w:p>
          <w:p w14:paraId="5F8FAA60" w14:textId="65DCE502" w:rsidR="00E03924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B</w:t>
            </w:r>
            <w:r w:rsidRPr="00FC12D1">
              <w:rPr>
                <w:sz w:val="18"/>
                <w:szCs w:val="18"/>
              </w:rPr>
              <w:t>one</w:t>
            </w:r>
          </w:p>
          <w:p w14:paraId="73D9449A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2324" w:type="dxa"/>
          </w:tcPr>
          <w:p w14:paraId="44C0B522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TSR x 2</w:t>
            </w:r>
          </w:p>
          <w:p w14:paraId="2FF1B3F1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K</w:t>
            </w:r>
            <w:r w:rsidRPr="00FC12D1">
              <w:rPr>
                <w:sz w:val="18"/>
                <w:szCs w:val="18"/>
              </w:rPr>
              <w:t>etoconazole/metyrapone</w:t>
            </w:r>
          </w:p>
          <w:p w14:paraId="6690EF2D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B</w:t>
            </w:r>
            <w:r w:rsidRPr="00FC12D1">
              <w:rPr>
                <w:sz w:val="18"/>
                <w:szCs w:val="18"/>
              </w:rPr>
              <w:t>ilateral adrenalectomy</w:t>
            </w:r>
          </w:p>
          <w:p w14:paraId="7129D076" w14:textId="61348E40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T</w:t>
            </w:r>
            <w:r w:rsidRPr="00FC12D1">
              <w:rPr>
                <w:sz w:val="18"/>
                <w:szCs w:val="18"/>
              </w:rPr>
              <w:t>emozolomide/Capecitabine</w:t>
            </w:r>
          </w:p>
        </w:tc>
        <w:tc>
          <w:tcPr>
            <w:tcW w:w="1591" w:type="dxa"/>
          </w:tcPr>
          <w:p w14:paraId="6C2F3D45" w14:textId="38422596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Deceased after 6 months</w:t>
            </w:r>
          </w:p>
        </w:tc>
      </w:tr>
      <w:tr w:rsidR="002C052F" w:rsidRPr="00BF34DC" w14:paraId="4984BAB1" w14:textId="77777777" w:rsidTr="002C052F">
        <w:tc>
          <w:tcPr>
            <w:tcW w:w="1057" w:type="dxa"/>
          </w:tcPr>
          <w:p w14:paraId="3A544E94" w14:textId="30C03691" w:rsidR="00BF34DC" w:rsidRPr="00BF34DC" w:rsidRDefault="002C052F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asar-Borota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DYXNhci1Cb3JvdGE8L0F1dGhvcj48WWVhcj4yMDE3PC9Z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</w:fldData>
              </w:fldChar>
            </w:r>
            <w:r w:rsidR="000D025A">
              <w:rPr>
                <w:sz w:val="18"/>
                <w:szCs w:val="18"/>
              </w:rPr>
              <w:instrText xml:space="preserve"> ADDIN EN.CITE </w:instrText>
            </w:r>
            <w:r w:rsidR="000D025A">
              <w:rPr>
                <w:sz w:val="18"/>
                <w:szCs w:val="18"/>
              </w:rPr>
              <w:fldChar w:fldCharType="begin">
                <w:fldData xml:space="preserve">PEVuZE5vdGU+PENpdGU+PEF1dGhvcj5DYXNhci1Cb3JvdGE8L0F1dGhvcj48WWVhcj4yMDE3PC9Z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</w:fldData>
              </w:fldChar>
            </w:r>
            <w:r w:rsidR="000D025A">
              <w:rPr>
                <w:sz w:val="18"/>
                <w:szCs w:val="18"/>
              </w:rPr>
              <w:instrText xml:space="preserve"> ADDIN EN.CITE.DATA </w:instrText>
            </w:r>
            <w:r w:rsidR="000D025A">
              <w:rPr>
                <w:sz w:val="18"/>
                <w:szCs w:val="18"/>
              </w:rPr>
            </w:r>
            <w:r w:rsidR="000D025A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40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4F574BEC" w14:textId="42432AA6" w:rsidR="00BF34DC" w:rsidRPr="00BF34DC" w:rsidRDefault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5 M</w:t>
            </w:r>
          </w:p>
        </w:tc>
        <w:tc>
          <w:tcPr>
            <w:tcW w:w="871" w:type="dxa"/>
          </w:tcPr>
          <w:p w14:paraId="63087380" w14:textId="5D9CFF44" w:rsidR="00BF34DC" w:rsidRPr="00BF34DC" w:rsidRDefault="00E0392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acro</w:t>
            </w:r>
          </w:p>
        </w:tc>
        <w:tc>
          <w:tcPr>
            <w:tcW w:w="990" w:type="dxa"/>
          </w:tcPr>
          <w:p w14:paraId="5643DC60" w14:textId="77777777" w:rsidR="00BF34DC" w:rsidRPr="00BF34DC" w:rsidRDefault="00BF34DC">
            <w:pPr>
              <w:rPr>
                <w:sz w:val="18"/>
                <w:szCs w:val="18"/>
              </w:rPr>
            </w:pPr>
          </w:p>
        </w:tc>
        <w:tc>
          <w:tcPr>
            <w:tcW w:w="856" w:type="dxa"/>
          </w:tcPr>
          <w:p w14:paraId="046A37C7" w14:textId="77777777" w:rsidR="00BF34DC" w:rsidRPr="00BF34DC" w:rsidRDefault="00BF34DC">
            <w:pPr>
              <w:rPr>
                <w:sz w:val="18"/>
                <w:szCs w:val="18"/>
              </w:rPr>
            </w:pPr>
          </w:p>
        </w:tc>
        <w:tc>
          <w:tcPr>
            <w:tcW w:w="1464" w:type="dxa"/>
          </w:tcPr>
          <w:p w14:paraId="79EA8C28" w14:textId="77777777" w:rsidR="00BF34DC" w:rsidRPr="00BF34DC" w:rsidRDefault="00BF34DC">
            <w:pPr>
              <w:rPr>
                <w:sz w:val="18"/>
                <w:szCs w:val="18"/>
              </w:rPr>
            </w:pPr>
          </w:p>
        </w:tc>
        <w:tc>
          <w:tcPr>
            <w:tcW w:w="679" w:type="dxa"/>
          </w:tcPr>
          <w:p w14:paraId="360FC395" w14:textId="77777777" w:rsidR="00BF34DC" w:rsidRPr="00BF34DC" w:rsidRDefault="00BF34DC">
            <w:pPr>
              <w:rPr>
                <w:sz w:val="18"/>
                <w:szCs w:val="18"/>
              </w:rPr>
            </w:pPr>
          </w:p>
        </w:tc>
        <w:tc>
          <w:tcPr>
            <w:tcW w:w="656" w:type="dxa"/>
          </w:tcPr>
          <w:p w14:paraId="15CEF815" w14:textId="77777777" w:rsidR="00BF34DC" w:rsidRPr="00BF34DC" w:rsidRDefault="00BF34DC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40100603" w14:textId="77777777" w:rsidR="00BF34DC" w:rsidRPr="00BF34DC" w:rsidRDefault="00BF34DC">
            <w:pPr>
              <w:rPr>
                <w:sz w:val="18"/>
                <w:szCs w:val="18"/>
              </w:rPr>
            </w:pPr>
          </w:p>
        </w:tc>
        <w:tc>
          <w:tcPr>
            <w:tcW w:w="1466" w:type="dxa"/>
          </w:tcPr>
          <w:p w14:paraId="41C36666" w14:textId="77777777" w:rsidR="00BF34DC" w:rsidRPr="00BF34DC" w:rsidRDefault="00BF34DC">
            <w:pPr>
              <w:rPr>
                <w:sz w:val="18"/>
                <w:szCs w:val="18"/>
              </w:rPr>
            </w:pPr>
          </w:p>
        </w:tc>
        <w:tc>
          <w:tcPr>
            <w:tcW w:w="2324" w:type="dxa"/>
          </w:tcPr>
          <w:p w14:paraId="003C3193" w14:textId="77777777" w:rsidR="00BF34DC" w:rsidRPr="00BF34DC" w:rsidRDefault="00BF34DC">
            <w:pPr>
              <w:rPr>
                <w:sz w:val="18"/>
                <w:szCs w:val="18"/>
              </w:rPr>
            </w:pPr>
          </w:p>
        </w:tc>
        <w:tc>
          <w:tcPr>
            <w:tcW w:w="1591" w:type="dxa"/>
          </w:tcPr>
          <w:p w14:paraId="204671B4" w14:textId="77777777" w:rsidR="00BF34DC" w:rsidRPr="00BF34DC" w:rsidRDefault="00BF34DC">
            <w:pPr>
              <w:rPr>
                <w:sz w:val="18"/>
                <w:szCs w:val="18"/>
              </w:rPr>
            </w:pPr>
          </w:p>
        </w:tc>
      </w:tr>
      <w:tr w:rsidR="002C052F" w:rsidRPr="00BF34DC" w14:paraId="72326822" w14:textId="77777777" w:rsidTr="002C052F">
        <w:tc>
          <w:tcPr>
            <w:tcW w:w="1057" w:type="dxa"/>
          </w:tcPr>
          <w:p w14:paraId="03FAF84A" w14:textId="79082540" w:rsidR="00BF34DC" w:rsidRPr="00BF34DC" w:rsidRDefault="002C052F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asar-Borota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DYXNhci1Cb3JvdGE8L0F1dGhvcj48WWVhcj4yMDE3PC9Z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</w:fldData>
              </w:fldChar>
            </w:r>
            <w:r w:rsidR="000D025A">
              <w:rPr>
                <w:sz w:val="18"/>
                <w:szCs w:val="18"/>
              </w:rPr>
              <w:instrText xml:space="preserve"> ADDIN EN.CITE </w:instrText>
            </w:r>
            <w:r w:rsidR="000D025A">
              <w:rPr>
                <w:sz w:val="18"/>
                <w:szCs w:val="18"/>
              </w:rPr>
              <w:fldChar w:fldCharType="begin">
                <w:fldData xml:space="preserve">PEVuZE5vdGU+PENpdGU+PEF1dGhvcj5DYXNhci1Cb3JvdGE8L0F1dGhvcj48WWVhcj4yMDE3PC9Z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</w:fldData>
              </w:fldChar>
            </w:r>
            <w:r w:rsidR="000D025A">
              <w:rPr>
                <w:sz w:val="18"/>
                <w:szCs w:val="18"/>
              </w:rPr>
              <w:instrText xml:space="preserve"> ADDIN EN.CITE.DATA </w:instrText>
            </w:r>
            <w:r w:rsidR="000D025A">
              <w:rPr>
                <w:sz w:val="18"/>
                <w:szCs w:val="18"/>
              </w:rPr>
            </w:r>
            <w:r w:rsidR="000D025A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40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4E13D625" w14:textId="5F2C29E1" w:rsidR="00BF34DC" w:rsidRPr="00BF34DC" w:rsidRDefault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9 F</w:t>
            </w:r>
          </w:p>
        </w:tc>
        <w:tc>
          <w:tcPr>
            <w:tcW w:w="871" w:type="dxa"/>
          </w:tcPr>
          <w:p w14:paraId="6A0B2A2C" w14:textId="77777777" w:rsidR="00BF34DC" w:rsidRPr="00BF34DC" w:rsidRDefault="00BF34DC">
            <w:pPr>
              <w:rPr>
                <w:sz w:val="18"/>
                <w:szCs w:val="18"/>
              </w:rPr>
            </w:pPr>
          </w:p>
        </w:tc>
        <w:tc>
          <w:tcPr>
            <w:tcW w:w="990" w:type="dxa"/>
          </w:tcPr>
          <w:p w14:paraId="495DC6EE" w14:textId="77777777" w:rsidR="00BF34DC" w:rsidRPr="00BF34DC" w:rsidRDefault="00BF34DC">
            <w:pPr>
              <w:rPr>
                <w:sz w:val="18"/>
                <w:szCs w:val="18"/>
              </w:rPr>
            </w:pPr>
          </w:p>
        </w:tc>
        <w:tc>
          <w:tcPr>
            <w:tcW w:w="856" w:type="dxa"/>
          </w:tcPr>
          <w:p w14:paraId="2DA57659" w14:textId="77777777" w:rsidR="00BF34DC" w:rsidRPr="00BF34DC" w:rsidRDefault="00BF34DC">
            <w:pPr>
              <w:rPr>
                <w:sz w:val="18"/>
                <w:szCs w:val="18"/>
              </w:rPr>
            </w:pPr>
          </w:p>
        </w:tc>
        <w:tc>
          <w:tcPr>
            <w:tcW w:w="1464" w:type="dxa"/>
          </w:tcPr>
          <w:p w14:paraId="3FB9FEA9" w14:textId="77777777" w:rsidR="00BF34DC" w:rsidRPr="00BF34DC" w:rsidRDefault="00BF34DC">
            <w:pPr>
              <w:rPr>
                <w:sz w:val="18"/>
                <w:szCs w:val="18"/>
              </w:rPr>
            </w:pPr>
          </w:p>
        </w:tc>
        <w:tc>
          <w:tcPr>
            <w:tcW w:w="679" w:type="dxa"/>
          </w:tcPr>
          <w:p w14:paraId="5D6B7A6D" w14:textId="77777777" w:rsidR="00BF34DC" w:rsidRPr="00BF34DC" w:rsidRDefault="00BF34DC">
            <w:pPr>
              <w:rPr>
                <w:sz w:val="18"/>
                <w:szCs w:val="18"/>
              </w:rPr>
            </w:pPr>
          </w:p>
        </w:tc>
        <w:tc>
          <w:tcPr>
            <w:tcW w:w="656" w:type="dxa"/>
          </w:tcPr>
          <w:p w14:paraId="7F448A0D" w14:textId="77777777" w:rsidR="00BF34DC" w:rsidRPr="00BF34DC" w:rsidRDefault="00BF34DC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0371087E" w14:textId="77777777" w:rsidR="00BF34DC" w:rsidRPr="00BF34DC" w:rsidRDefault="00BF34DC">
            <w:pPr>
              <w:rPr>
                <w:sz w:val="18"/>
                <w:szCs w:val="18"/>
              </w:rPr>
            </w:pPr>
          </w:p>
        </w:tc>
        <w:tc>
          <w:tcPr>
            <w:tcW w:w="1466" w:type="dxa"/>
          </w:tcPr>
          <w:p w14:paraId="225F6F51" w14:textId="77777777" w:rsidR="00BF34DC" w:rsidRPr="00BF34DC" w:rsidRDefault="00BF34DC">
            <w:pPr>
              <w:rPr>
                <w:sz w:val="18"/>
                <w:szCs w:val="18"/>
              </w:rPr>
            </w:pPr>
          </w:p>
        </w:tc>
        <w:tc>
          <w:tcPr>
            <w:tcW w:w="2324" w:type="dxa"/>
          </w:tcPr>
          <w:p w14:paraId="423E29FA" w14:textId="77777777" w:rsidR="00BF34DC" w:rsidRPr="00BF34DC" w:rsidRDefault="00BF34DC">
            <w:pPr>
              <w:rPr>
                <w:sz w:val="18"/>
                <w:szCs w:val="18"/>
              </w:rPr>
            </w:pPr>
          </w:p>
        </w:tc>
        <w:tc>
          <w:tcPr>
            <w:tcW w:w="1591" w:type="dxa"/>
          </w:tcPr>
          <w:p w14:paraId="65DD3475" w14:textId="77777777" w:rsidR="00BF34DC" w:rsidRPr="00BF34DC" w:rsidRDefault="00BF34DC">
            <w:pPr>
              <w:rPr>
                <w:sz w:val="18"/>
                <w:szCs w:val="18"/>
              </w:rPr>
            </w:pPr>
          </w:p>
        </w:tc>
      </w:tr>
      <w:tr w:rsidR="002C052F" w:rsidRPr="00BF34DC" w14:paraId="65396AF0" w14:textId="77777777" w:rsidTr="002C052F">
        <w:tc>
          <w:tcPr>
            <w:tcW w:w="1057" w:type="dxa"/>
          </w:tcPr>
          <w:p w14:paraId="12D1D551" w14:textId="2A2851C6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Touma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Ub3VtYTwvQXV0aG9yPjxZZWFyPjIwMTc8L1llYXI+PFJl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==
</w:fldData>
              </w:fldChar>
            </w:r>
            <w:r w:rsidR="000D025A">
              <w:rPr>
                <w:sz w:val="18"/>
                <w:szCs w:val="18"/>
              </w:rPr>
              <w:instrText xml:space="preserve"> ADDIN EN.CITE </w:instrText>
            </w:r>
            <w:r w:rsidR="000D025A">
              <w:rPr>
                <w:sz w:val="18"/>
                <w:szCs w:val="18"/>
              </w:rPr>
              <w:fldChar w:fldCharType="begin">
                <w:fldData xml:space="preserve">PEVuZE5vdGU+PENpdGU+PEF1dGhvcj5Ub3VtYTwvQXV0aG9yPjxZZWFyPjIwMTc8L1llYXI+PFJl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==
</w:fldData>
              </w:fldChar>
            </w:r>
            <w:r w:rsidR="000D025A">
              <w:rPr>
                <w:sz w:val="18"/>
                <w:szCs w:val="18"/>
              </w:rPr>
              <w:instrText xml:space="preserve"> ADDIN EN.CITE.DATA </w:instrText>
            </w:r>
            <w:r w:rsidR="000D025A">
              <w:rPr>
                <w:sz w:val="18"/>
                <w:szCs w:val="18"/>
              </w:rPr>
            </w:r>
            <w:r w:rsidR="000D025A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41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16F14CBC" w14:textId="3B8A5419" w:rsidR="002C052F" w:rsidRPr="00BF34DC" w:rsidRDefault="002C052F" w:rsidP="002C052F">
            <w:pPr>
              <w:rPr>
                <w:sz w:val="18"/>
                <w:szCs w:val="18"/>
              </w:rPr>
            </w:pPr>
            <w:r w:rsidRPr="00B84A02">
              <w:rPr>
                <w:sz w:val="18"/>
                <w:szCs w:val="18"/>
              </w:rPr>
              <w:t>63M</w:t>
            </w:r>
          </w:p>
        </w:tc>
        <w:tc>
          <w:tcPr>
            <w:tcW w:w="871" w:type="dxa"/>
          </w:tcPr>
          <w:p w14:paraId="421986A3" w14:textId="44C91AC0" w:rsidR="002C052F" w:rsidRPr="00BF34DC" w:rsidRDefault="002C052F" w:rsidP="002C052F">
            <w:pPr>
              <w:rPr>
                <w:sz w:val="18"/>
                <w:szCs w:val="18"/>
              </w:rPr>
            </w:pPr>
            <w:r w:rsidRPr="00B84A02">
              <w:rPr>
                <w:sz w:val="18"/>
                <w:szCs w:val="18"/>
              </w:rPr>
              <w:t>Macro</w:t>
            </w:r>
          </w:p>
        </w:tc>
        <w:tc>
          <w:tcPr>
            <w:tcW w:w="990" w:type="dxa"/>
          </w:tcPr>
          <w:p w14:paraId="684EF9D9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856" w:type="dxa"/>
          </w:tcPr>
          <w:p w14:paraId="38D3E37B" w14:textId="7213FF27" w:rsidR="002C052F" w:rsidRPr="00BF34DC" w:rsidRDefault="002C052F" w:rsidP="002C052F">
            <w:pPr>
              <w:rPr>
                <w:sz w:val="18"/>
                <w:szCs w:val="18"/>
              </w:rPr>
            </w:pPr>
            <w:r w:rsidRPr="00B84A02">
              <w:rPr>
                <w:sz w:val="18"/>
                <w:szCs w:val="18"/>
              </w:rPr>
              <w:t>0</w:t>
            </w:r>
          </w:p>
        </w:tc>
        <w:tc>
          <w:tcPr>
            <w:tcW w:w="1464" w:type="dxa"/>
          </w:tcPr>
          <w:p w14:paraId="33CAC3DF" w14:textId="04307F58" w:rsidR="002C052F" w:rsidRPr="00BF34DC" w:rsidRDefault="002C052F" w:rsidP="002C052F">
            <w:pPr>
              <w:rPr>
                <w:sz w:val="18"/>
                <w:szCs w:val="18"/>
              </w:rPr>
            </w:pPr>
            <w:r w:rsidRPr="00B84A02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V</w:t>
            </w:r>
            <w:r w:rsidRPr="00B84A02">
              <w:rPr>
                <w:sz w:val="18"/>
                <w:szCs w:val="18"/>
              </w:rPr>
              <w:t>isual disturbance</w:t>
            </w:r>
          </w:p>
        </w:tc>
        <w:tc>
          <w:tcPr>
            <w:tcW w:w="679" w:type="dxa"/>
          </w:tcPr>
          <w:p w14:paraId="04C901DB" w14:textId="53921654" w:rsidR="002C052F" w:rsidRPr="00BF34DC" w:rsidRDefault="002C052F" w:rsidP="002C052F">
            <w:pPr>
              <w:rPr>
                <w:sz w:val="18"/>
                <w:szCs w:val="18"/>
              </w:rPr>
            </w:pPr>
            <w:r w:rsidRPr="00B84A02">
              <w:rPr>
                <w:sz w:val="18"/>
                <w:szCs w:val="18"/>
              </w:rPr>
              <w:t>50%</w:t>
            </w:r>
          </w:p>
        </w:tc>
        <w:tc>
          <w:tcPr>
            <w:tcW w:w="656" w:type="dxa"/>
          </w:tcPr>
          <w:p w14:paraId="2E58D8BF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217FD4FB" w14:textId="266F79AC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o</w:t>
            </w:r>
          </w:p>
        </w:tc>
        <w:tc>
          <w:tcPr>
            <w:tcW w:w="1466" w:type="dxa"/>
          </w:tcPr>
          <w:p w14:paraId="401A6080" w14:textId="7DDC938D" w:rsidR="002C052F" w:rsidRPr="00BF34DC" w:rsidRDefault="002C052F" w:rsidP="002C052F">
            <w:pPr>
              <w:rPr>
                <w:sz w:val="18"/>
                <w:szCs w:val="18"/>
              </w:rPr>
            </w:pPr>
            <w:r w:rsidRPr="00B84A02">
              <w:rPr>
                <w:sz w:val="18"/>
                <w:szCs w:val="18"/>
              </w:rPr>
              <w:t>-</w:t>
            </w:r>
            <w:r w:rsidR="00E03924">
              <w:rPr>
                <w:sz w:val="18"/>
                <w:szCs w:val="18"/>
              </w:rPr>
              <w:t>L</w:t>
            </w:r>
            <w:r w:rsidRPr="00B84A02">
              <w:rPr>
                <w:sz w:val="18"/>
                <w:szCs w:val="18"/>
              </w:rPr>
              <w:t>ung</w:t>
            </w:r>
          </w:p>
        </w:tc>
        <w:tc>
          <w:tcPr>
            <w:tcW w:w="2324" w:type="dxa"/>
          </w:tcPr>
          <w:p w14:paraId="7038D6D0" w14:textId="77777777" w:rsidR="002C052F" w:rsidRPr="00B84A02" w:rsidRDefault="002C052F" w:rsidP="002C052F">
            <w:pPr>
              <w:rPr>
                <w:sz w:val="18"/>
                <w:szCs w:val="18"/>
              </w:rPr>
            </w:pPr>
            <w:r w:rsidRPr="00B84A02">
              <w:rPr>
                <w:sz w:val="18"/>
                <w:szCs w:val="18"/>
              </w:rPr>
              <w:t>-TRS x 1</w:t>
            </w:r>
          </w:p>
          <w:p w14:paraId="4F95C9FF" w14:textId="77777777" w:rsidR="002C052F" w:rsidRPr="00B84A02" w:rsidRDefault="002C052F" w:rsidP="002C052F">
            <w:pPr>
              <w:rPr>
                <w:sz w:val="18"/>
                <w:szCs w:val="18"/>
              </w:rPr>
            </w:pPr>
            <w:r w:rsidRPr="00B84A02">
              <w:rPr>
                <w:sz w:val="18"/>
                <w:szCs w:val="18"/>
              </w:rPr>
              <w:t>- T</w:t>
            </w:r>
            <w:r>
              <w:rPr>
                <w:sz w:val="18"/>
                <w:szCs w:val="18"/>
              </w:rPr>
              <w:t>emozolomide</w:t>
            </w:r>
          </w:p>
          <w:p w14:paraId="4EF4D4A2" w14:textId="40730CC9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C</w:t>
            </w:r>
            <w:r w:rsidRPr="00B84A02">
              <w:rPr>
                <w:sz w:val="18"/>
                <w:szCs w:val="18"/>
              </w:rPr>
              <w:t>urrently with bevacizumab</w:t>
            </w:r>
          </w:p>
        </w:tc>
        <w:tc>
          <w:tcPr>
            <w:tcW w:w="1591" w:type="dxa"/>
          </w:tcPr>
          <w:p w14:paraId="218E254B" w14:textId="18BE49FF" w:rsidR="002C052F" w:rsidRPr="00BF34DC" w:rsidRDefault="002C052F" w:rsidP="002C052F">
            <w:pPr>
              <w:rPr>
                <w:sz w:val="18"/>
                <w:szCs w:val="18"/>
              </w:rPr>
            </w:pPr>
            <w:r w:rsidRPr="00B84A02">
              <w:rPr>
                <w:sz w:val="18"/>
                <w:szCs w:val="18"/>
              </w:rPr>
              <w:t>Alive at 5 years</w:t>
            </w:r>
          </w:p>
        </w:tc>
      </w:tr>
      <w:tr w:rsidR="002C052F" w:rsidRPr="00BF34DC" w14:paraId="1FB1B2A7" w14:textId="77777777" w:rsidTr="002C052F">
        <w:tc>
          <w:tcPr>
            <w:tcW w:w="1057" w:type="dxa"/>
          </w:tcPr>
          <w:p w14:paraId="66C857F8" w14:textId="2A1185A4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Guo </w:t>
            </w:r>
            <w:r>
              <w:rPr>
                <w:sz w:val="18"/>
                <w:szCs w:val="18"/>
              </w:rPr>
              <w:fldChar w:fldCharType="begin"/>
            </w:r>
            <w:r w:rsidR="000D025A">
              <w:rPr>
                <w:sz w:val="18"/>
                <w:szCs w:val="18"/>
              </w:rPr>
              <w:instrText xml:space="preserve"> ADDIN EN.CITE &lt;EndNote&gt;&lt;Cite&gt;&lt;Author&gt;Guo&lt;/Author&gt;&lt;Year&gt;2018&lt;/Year&gt;&lt;RecNum&gt;1610&lt;/RecNum&gt;&lt;DisplayText&gt;[42]&lt;/DisplayText&gt;&lt;record&gt;&lt;rec-number&gt;1610&lt;/rec-number&gt;&lt;foreign-keys&gt;&lt;key app="EN" db-id="rfdadf5awt5a51ee9d9xr5wbrz9ewszr5p0s" timestamp="1611059806"&gt;1610&lt;/key&gt;&lt;/foreign-keys&gt;&lt;ref-type name="Journal Article"&gt;17&lt;/ref-type&gt;&lt;contributors&gt;&lt;authors&gt;&lt;author&gt;Guo, F.&lt;/author&gt;&lt;author&gt;Wang, G.&lt;/author&gt;&lt;author&gt;Wang, F.&lt;/author&gt;&lt;author&gt;Xu, D.&lt;/author&gt;&lt;author&gt;Liu, X.&lt;/author&gt;&lt;/authors&gt;&lt;/contributors&gt;&lt;auth-address&gt;Department of Neurosurgery, The First Affiliated Hospital of Zhengzhou University, Zhengzhou, China.&lt;/auth-address&gt;&lt;titles&gt;&lt;title&gt;Identification of Novel Genes Involved in the Pathogenesis of an ACTH-Secreting Pituitary Carcinoma: A Case Report and Literature Review&lt;/title&gt;&lt;secondary-title&gt;Front Oncol&lt;/secondary-title&gt;&lt;/titles&gt;&lt;periodical&gt;&lt;full-title&gt;Front Oncol&lt;/full-title&gt;&lt;/periodical&gt;&lt;pages&gt;510&lt;/pages&gt;&lt;volume&gt;8&lt;/volume&gt;&lt;keywords&gt;&lt;keyword&gt;Atrx&lt;/keyword&gt;&lt;keyword&gt;Pten&lt;/keyword&gt;&lt;keyword&gt;molecular mechanism&lt;/keyword&gt;&lt;keyword&gt;mutant genes&lt;/keyword&gt;&lt;keyword&gt;pituitary carcinoma&lt;/keyword&gt;&lt;keyword&gt;targeted therapy&lt;/keyword&gt;&lt;/keywords&gt;&lt;dates&gt;&lt;year&gt;2018&lt;/year&gt;&lt;/dates&gt;&lt;isbn&gt;2234-943X (Print)&amp;#xD;2234-943X (Linking)&lt;/isbn&gt;&lt;accession-num&gt;30460199&lt;/accession-num&gt;&lt;urls&gt;&lt;related-urls&gt;&lt;url&gt;https://www.ncbi.nlm.nih.gov/pubmed/30460199&lt;/url&gt;&lt;url&gt;https://www.ncbi.nlm.nih.gov/pmc/articles/PMC6232249/pdf/fonc-08-00510.pdf&lt;/url&gt;&lt;/related-urls&gt;&lt;/urls&gt;&lt;custom2&gt;PMC6232249&lt;/custom2&gt;&lt;electronic-resource-num&gt;10.3389/fonc.2018.00510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42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2EE3BCAE" w14:textId="1CEB11E4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55M</w:t>
            </w:r>
          </w:p>
        </w:tc>
        <w:tc>
          <w:tcPr>
            <w:tcW w:w="871" w:type="dxa"/>
          </w:tcPr>
          <w:p w14:paraId="71CA3527" w14:textId="011A1679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Macro</w:t>
            </w:r>
          </w:p>
        </w:tc>
        <w:tc>
          <w:tcPr>
            <w:tcW w:w="990" w:type="dxa"/>
          </w:tcPr>
          <w:p w14:paraId="7566001E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856" w:type="dxa"/>
          </w:tcPr>
          <w:p w14:paraId="651F6EEA" w14:textId="60DCCDBD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5</w:t>
            </w:r>
          </w:p>
        </w:tc>
        <w:tc>
          <w:tcPr>
            <w:tcW w:w="1464" w:type="dxa"/>
          </w:tcPr>
          <w:p w14:paraId="01EEF621" w14:textId="11CDA4D4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Vision changes</w:t>
            </w:r>
          </w:p>
        </w:tc>
        <w:tc>
          <w:tcPr>
            <w:tcW w:w="679" w:type="dxa"/>
          </w:tcPr>
          <w:p w14:paraId="19391DCD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&lt; 1% </w:t>
            </w:r>
          </w:p>
          <w:p w14:paraId="476511C6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56" w:type="dxa"/>
          </w:tcPr>
          <w:p w14:paraId="0B67C535" w14:textId="3F391192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80%</w:t>
            </w:r>
          </w:p>
        </w:tc>
        <w:tc>
          <w:tcPr>
            <w:tcW w:w="1341" w:type="dxa"/>
          </w:tcPr>
          <w:p w14:paraId="2705386E" w14:textId="0B63EE8D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  <w:r w:rsidRPr="00FC12D1">
              <w:rPr>
                <w:sz w:val="18"/>
                <w:szCs w:val="18"/>
              </w:rPr>
              <w:t xml:space="preserve"> </w:t>
            </w:r>
          </w:p>
        </w:tc>
        <w:tc>
          <w:tcPr>
            <w:tcW w:w="1466" w:type="dxa"/>
          </w:tcPr>
          <w:p w14:paraId="13C348E7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Cerebral</w:t>
            </w:r>
          </w:p>
          <w:p w14:paraId="0E5293F4" w14:textId="45D089CE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L</w:t>
            </w:r>
            <w:r w:rsidRPr="00FC12D1">
              <w:rPr>
                <w:sz w:val="18"/>
                <w:szCs w:val="18"/>
              </w:rPr>
              <w:t>ung</w:t>
            </w:r>
          </w:p>
        </w:tc>
        <w:tc>
          <w:tcPr>
            <w:tcW w:w="2324" w:type="dxa"/>
          </w:tcPr>
          <w:p w14:paraId="6C436D0A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TRS x 2 for adenoma</w:t>
            </w:r>
          </w:p>
          <w:p w14:paraId="71BB043A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proofErr w:type="spellStart"/>
            <w:r w:rsidRPr="00FC12D1">
              <w:rPr>
                <w:sz w:val="18"/>
                <w:szCs w:val="18"/>
              </w:rPr>
              <w:t>Temazol</w:t>
            </w:r>
            <w:r>
              <w:rPr>
                <w:sz w:val="18"/>
                <w:szCs w:val="18"/>
              </w:rPr>
              <w:t>o</w:t>
            </w:r>
            <w:r w:rsidRPr="00FC12D1">
              <w:rPr>
                <w:sz w:val="18"/>
                <w:szCs w:val="18"/>
              </w:rPr>
              <w:t>mide</w:t>
            </w:r>
            <w:proofErr w:type="spellEnd"/>
          </w:p>
          <w:p w14:paraId="1102AFC4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591" w:type="dxa"/>
          </w:tcPr>
          <w:p w14:paraId="2F1DA78E" w14:textId="2E9E1EFB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live at 3 months</w:t>
            </w:r>
          </w:p>
        </w:tc>
      </w:tr>
      <w:tr w:rsidR="002C052F" w:rsidRPr="00BF34DC" w14:paraId="28D70B06" w14:textId="77777777" w:rsidTr="002C052F">
        <w:tc>
          <w:tcPr>
            <w:tcW w:w="1057" w:type="dxa"/>
          </w:tcPr>
          <w:p w14:paraId="7F1F6FC1" w14:textId="652A7BBA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Lin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MaW48L0F1dGhvcj48WWVhcj4yMDE4PC9ZZWFyPjxSZWNO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</w:fldData>
              </w:fldChar>
            </w:r>
            <w:r w:rsidR="000D025A">
              <w:rPr>
                <w:sz w:val="18"/>
                <w:szCs w:val="18"/>
              </w:rPr>
              <w:instrText xml:space="preserve"> ADDIN EN.CITE </w:instrText>
            </w:r>
            <w:r w:rsidR="000D025A">
              <w:rPr>
                <w:sz w:val="18"/>
                <w:szCs w:val="18"/>
              </w:rPr>
              <w:fldChar w:fldCharType="begin">
                <w:fldData xml:space="preserve">PEVuZE5vdGU+PENpdGU+PEF1dGhvcj5MaW48L0F1dGhvcj48WWVhcj4yMDE4PC9ZZWFyPjxSZWNO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</w:fldData>
              </w:fldChar>
            </w:r>
            <w:r w:rsidR="000D025A">
              <w:rPr>
                <w:sz w:val="18"/>
                <w:szCs w:val="18"/>
              </w:rPr>
              <w:instrText xml:space="preserve"> ADDIN EN.CITE.DATA </w:instrText>
            </w:r>
            <w:r w:rsidR="000D025A">
              <w:rPr>
                <w:sz w:val="18"/>
                <w:szCs w:val="18"/>
              </w:rPr>
            </w:r>
            <w:r w:rsidR="000D025A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43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740F3D11" w14:textId="096A4922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35F</w:t>
            </w:r>
          </w:p>
        </w:tc>
        <w:tc>
          <w:tcPr>
            <w:tcW w:w="871" w:type="dxa"/>
          </w:tcPr>
          <w:p w14:paraId="07A69C0E" w14:textId="4D844FDA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Macro </w:t>
            </w:r>
          </w:p>
        </w:tc>
        <w:tc>
          <w:tcPr>
            <w:tcW w:w="990" w:type="dxa"/>
          </w:tcPr>
          <w:p w14:paraId="1DBD87B3" w14:textId="67F8485E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2011</w:t>
            </w:r>
          </w:p>
        </w:tc>
        <w:tc>
          <w:tcPr>
            <w:tcW w:w="856" w:type="dxa"/>
          </w:tcPr>
          <w:p w14:paraId="0B0BA3DD" w14:textId="3AFD26C0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5</w:t>
            </w:r>
          </w:p>
        </w:tc>
        <w:tc>
          <w:tcPr>
            <w:tcW w:w="1464" w:type="dxa"/>
          </w:tcPr>
          <w:p w14:paraId="1CC45D1B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Right 3</w:t>
            </w:r>
            <w:r w:rsidRPr="00FC12D1">
              <w:rPr>
                <w:sz w:val="18"/>
                <w:szCs w:val="18"/>
                <w:vertAlign w:val="superscript"/>
              </w:rPr>
              <w:t>rd</w:t>
            </w:r>
            <w:r w:rsidRPr="00FC12D1">
              <w:rPr>
                <w:sz w:val="18"/>
                <w:szCs w:val="18"/>
              </w:rPr>
              <w:t xml:space="preserve"> nerve palsy</w:t>
            </w:r>
          </w:p>
          <w:p w14:paraId="3434A7FB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W</w:t>
            </w:r>
            <w:r w:rsidRPr="00FC12D1">
              <w:rPr>
                <w:sz w:val="18"/>
                <w:szCs w:val="18"/>
              </w:rPr>
              <w:t>eight gain</w:t>
            </w:r>
          </w:p>
          <w:p w14:paraId="589A13D9" w14:textId="631D137C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H</w:t>
            </w:r>
            <w:r w:rsidRPr="00FC12D1">
              <w:rPr>
                <w:sz w:val="18"/>
                <w:szCs w:val="18"/>
              </w:rPr>
              <w:t xml:space="preserve">irsutism </w:t>
            </w:r>
          </w:p>
        </w:tc>
        <w:tc>
          <w:tcPr>
            <w:tcW w:w="679" w:type="dxa"/>
          </w:tcPr>
          <w:p w14:paraId="29F85F60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56" w:type="dxa"/>
          </w:tcPr>
          <w:p w14:paraId="386F9CCC" w14:textId="6D816AF0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50%</w:t>
            </w:r>
          </w:p>
        </w:tc>
        <w:tc>
          <w:tcPr>
            <w:tcW w:w="1341" w:type="dxa"/>
          </w:tcPr>
          <w:p w14:paraId="2CDF1D6B" w14:textId="18F072CD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466" w:type="dxa"/>
          </w:tcPr>
          <w:p w14:paraId="06786D83" w14:textId="5B70CE74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L</w:t>
            </w:r>
            <w:r w:rsidRPr="00FC12D1">
              <w:rPr>
                <w:sz w:val="18"/>
                <w:szCs w:val="18"/>
              </w:rPr>
              <w:t>iver</w:t>
            </w:r>
          </w:p>
        </w:tc>
        <w:tc>
          <w:tcPr>
            <w:tcW w:w="2324" w:type="dxa"/>
          </w:tcPr>
          <w:p w14:paraId="11AD29E3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TSR x 4</w:t>
            </w:r>
          </w:p>
          <w:p w14:paraId="3B2C929A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proofErr w:type="spellStart"/>
            <w:r w:rsidRPr="00FC12D1">
              <w:rPr>
                <w:sz w:val="18"/>
                <w:szCs w:val="18"/>
              </w:rPr>
              <w:t>Pasireotide</w:t>
            </w:r>
            <w:proofErr w:type="spellEnd"/>
            <w:r w:rsidRPr="00FC12D1">
              <w:rPr>
                <w:sz w:val="18"/>
                <w:szCs w:val="18"/>
              </w:rPr>
              <w:t>/ ketoconazole/ cabergoline</w:t>
            </w:r>
          </w:p>
          <w:p w14:paraId="3800ED12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proofErr w:type="spellStart"/>
            <w:r w:rsidRPr="00FC12D1">
              <w:rPr>
                <w:sz w:val="18"/>
                <w:szCs w:val="18"/>
              </w:rPr>
              <w:t>Temazol</w:t>
            </w:r>
            <w:r>
              <w:rPr>
                <w:sz w:val="18"/>
                <w:szCs w:val="18"/>
              </w:rPr>
              <w:t>o</w:t>
            </w:r>
            <w:r w:rsidRPr="00FC12D1">
              <w:rPr>
                <w:sz w:val="18"/>
                <w:szCs w:val="18"/>
              </w:rPr>
              <w:t>mide</w:t>
            </w:r>
            <w:proofErr w:type="spellEnd"/>
            <w:r w:rsidRPr="00FC12D1">
              <w:rPr>
                <w:sz w:val="18"/>
                <w:szCs w:val="18"/>
              </w:rPr>
              <w:t xml:space="preserve">/capecitabine </w:t>
            </w:r>
          </w:p>
          <w:p w14:paraId="16939E30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Mifepristone/metyrapone</w:t>
            </w:r>
          </w:p>
          <w:p w14:paraId="38285854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Bilateral adrenalectomy</w:t>
            </w:r>
          </w:p>
          <w:p w14:paraId="550DF3AF" w14:textId="7ED14D87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Ipilimumab/nivolumab</w:t>
            </w:r>
          </w:p>
        </w:tc>
        <w:tc>
          <w:tcPr>
            <w:tcW w:w="1591" w:type="dxa"/>
          </w:tcPr>
          <w:p w14:paraId="134A6A27" w14:textId="3E982B08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Alive at 6 months follow up</w:t>
            </w:r>
          </w:p>
        </w:tc>
      </w:tr>
      <w:tr w:rsidR="002C052F" w:rsidRPr="00BF34DC" w14:paraId="09A6979C" w14:textId="77777777" w:rsidTr="002C052F">
        <w:tc>
          <w:tcPr>
            <w:tcW w:w="1057" w:type="dxa"/>
          </w:tcPr>
          <w:p w14:paraId="5CCEA923" w14:textId="2B163E0C" w:rsidR="002C052F" w:rsidRPr="00BF34DC" w:rsidRDefault="002C052F" w:rsidP="002C052F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Yoo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Zb288L0F1dGhvcj48WWVhcj4yMDE4PC9ZZWFyPjxSZWNO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</w:fldData>
              </w:fldChar>
            </w:r>
            <w:r w:rsidR="000D025A">
              <w:rPr>
                <w:sz w:val="18"/>
                <w:szCs w:val="18"/>
              </w:rPr>
              <w:instrText xml:space="preserve"> ADDIN EN.CITE </w:instrText>
            </w:r>
            <w:r w:rsidR="000D025A">
              <w:rPr>
                <w:sz w:val="18"/>
                <w:szCs w:val="18"/>
              </w:rPr>
              <w:fldChar w:fldCharType="begin">
                <w:fldData xml:space="preserve">PEVuZE5vdGU+PENpdGU+PEF1dGhvcj5Zb288L0F1dGhvcj48WWVhcj4yMDE4PC9ZZWFyPjxSZWNO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</w:fldData>
              </w:fldChar>
            </w:r>
            <w:r w:rsidR="000D025A">
              <w:rPr>
                <w:sz w:val="18"/>
                <w:szCs w:val="18"/>
              </w:rPr>
              <w:instrText xml:space="preserve"> ADDIN EN.CITE.DATA </w:instrText>
            </w:r>
            <w:r w:rsidR="000D025A">
              <w:rPr>
                <w:sz w:val="18"/>
                <w:szCs w:val="18"/>
              </w:rPr>
            </w:r>
            <w:r w:rsidR="000D025A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44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7F3B9A3F" w14:textId="1C3365DF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43 M</w:t>
            </w:r>
          </w:p>
        </w:tc>
        <w:tc>
          <w:tcPr>
            <w:tcW w:w="871" w:type="dxa"/>
          </w:tcPr>
          <w:p w14:paraId="2C9970BA" w14:textId="7AD7EC55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Macro</w:t>
            </w:r>
          </w:p>
        </w:tc>
        <w:tc>
          <w:tcPr>
            <w:tcW w:w="990" w:type="dxa"/>
          </w:tcPr>
          <w:p w14:paraId="15866391" w14:textId="4656982B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856" w:type="dxa"/>
          </w:tcPr>
          <w:p w14:paraId="5FA67CE7" w14:textId="349DFF00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4 </w:t>
            </w:r>
          </w:p>
        </w:tc>
        <w:tc>
          <w:tcPr>
            <w:tcW w:w="1464" w:type="dxa"/>
          </w:tcPr>
          <w:p w14:paraId="2C4C6EFB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 T2DM</w:t>
            </w:r>
            <w:r>
              <w:rPr>
                <w:sz w:val="18"/>
                <w:szCs w:val="18"/>
              </w:rPr>
              <w:t xml:space="preserve"> (10 year)</w:t>
            </w:r>
          </w:p>
          <w:p w14:paraId="111291D9" w14:textId="0B4A4DB5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 Right 3</w:t>
            </w:r>
            <w:r w:rsidRPr="00FC12D1">
              <w:rPr>
                <w:sz w:val="18"/>
                <w:szCs w:val="18"/>
                <w:vertAlign w:val="superscript"/>
              </w:rPr>
              <w:t>rd</w:t>
            </w:r>
            <w:r w:rsidRPr="00FC12D1">
              <w:rPr>
                <w:sz w:val="18"/>
                <w:szCs w:val="18"/>
              </w:rPr>
              <w:t xml:space="preserve"> nerve palsy &amp; visual disturbance</w:t>
            </w:r>
            <w:r>
              <w:rPr>
                <w:sz w:val="18"/>
                <w:szCs w:val="18"/>
              </w:rPr>
              <w:t xml:space="preserve"> (one week)</w:t>
            </w:r>
          </w:p>
        </w:tc>
        <w:tc>
          <w:tcPr>
            <w:tcW w:w="679" w:type="dxa"/>
          </w:tcPr>
          <w:p w14:paraId="1071E2D7" w14:textId="3C93C6E9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5-10% </w:t>
            </w:r>
          </w:p>
        </w:tc>
        <w:tc>
          <w:tcPr>
            <w:tcW w:w="656" w:type="dxa"/>
          </w:tcPr>
          <w:p w14:paraId="7C17FDA3" w14:textId="0C42AE4B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5-20%</w:t>
            </w:r>
          </w:p>
        </w:tc>
        <w:tc>
          <w:tcPr>
            <w:tcW w:w="1341" w:type="dxa"/>
          </w:tcPr>
          <w:p w14:paraId="3F6A4482" w14:textId="35267FDF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466" w:type="dxa"/>
          </w:tcPr>
          <w:p w14:paraId="2B15125C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Cervical LN (9/27)</w:t>
            </w:r>
          </w:p>
          <w:p w14:paraId="626E0CBE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- Liver </w:t>
            </w:r>
          </w:p>
          <w:p w14:paraId="6AD31773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2324" w:type="dxa"/>
          </w:tcPr>
          <w:p w14:paraId="32EBAD24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TSR x 2</w:t>
            </w:r>
          </w:p>
          <w:p w14:paraId="165E08EF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Left neck dissection</w:t>
            </w:r>
          </w:p>
          <w:p w14:paraId="30897DE9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Bilateral adrenalectomy</w:t>
            </w:r>
          </w:p>
          <w:p w14:paraId="3F378A04" w14:textId="25B01941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Temozolomide (TMZ) x 6 cycle of </w:t>
            </w:r>
            <w:proofErr w:type="gramStart"/>
            <w:r w:rsidRPr="00FC12D1">
              <w:rPr>
                <w:sz w:val="18"/>
                <w:szCs w:val="18"/>
              </w:rPr>
              <w:t>5 day</w:t>
            </w:r>
            <w:proofErr w:type="gramEnd"/>
            <w:r w:rsidRPr="00FC12D1">
              <w:rPr>
                <w:sz w:val="18"/>
                <w:szCs w:val="18"/>
              </w:rPr>
              <w:t xml:space="preserve"> course</w:t>
            </w:r>
          </w:p>
        </w:tc>
        <w:tc>
          <w:tcPr>
            <w:tcW w:w="1591" w:type="dxa"/>
          </w:tcPr>
          <w:p w14:paraId="6FC5A2A2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Recurrence of liver metastasis on PET scan</w:t>
            </w:r>
          </w:p>
          <w:p w14:paraId="50B6A361" w14:textId="0BFD20C2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Consideration of immunotherapy</w:t>
            </w:r>
          </w:p>
        </w:tc>
      </w:tr>
      <w:tr w:rsidR="002C052F" w:rsidRPr="00BF34DC" w14:paraId="52851245" w14:textId="77777777" w:rsidTr="002C052F">
        <w:tc>
          <w:tcPr>
            <w:tcW w:w="1057" w:type="dxa"/>
          </w:tcPr>
          <w:p w14:paraId="5712E734" w14:textId="62D245F2" w:rsidR="002C052F" w:rsidRPr="00BF34DC" w:rsidRDefault="002C052F" w:rsidP="002C052F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lastRenderedPageBreak/>
              <w:t>Yoo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Zb288L0F1dGhvcj48WWVhcj4yMDE4PC9ZZWFyPjxSZWNO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</w:fldData>
              </w:fldChar>
            </w:r>
            <w:r w:rsidR="000D025A">
              <w:rPr>
                <w:sz w:val="18"/>
                <w:szCs w:val="18"/>
              </w:rPr>
              <w:instrText xml:space="preserve"> ADDIN EN.CITE </w:instrText>
            </w:r>
            <w:r w:rsidR="000D025A">
              <w:rPr>
                <w:sz w:val="18"/>
                <w:szCs w:val="18"/>
              </w:rPr>
              <w:fldChar w:fldCharType="begin">
                <w:fldData xml:space="preserve">PEVuZE5vdGU+PENpdGU+PEF1dGhvcj5Zb288L0F1dGhvcj48WWVhcj4yMDE4PC9ZZWFyPjxSZWNO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</w:fldData>
              </w:fldChar>
            </w:r>
            <w:r w:rsidR="000D025A">
              <w:rPr>
                <w:sz w:val="18"/>
                <w:szCs w:val="18"/>
              </w:rPr>
              <w:instrText xml:space="preserve"> ADDIN EN.CITE.DATA </w:instrText>
            </w:r>
            <w:r w:rsidR="000D025A">
              <w:rPr>
                <w:sz w:val="18"/>
                <w:szCs w:val="18"/>
              </w:rPr>
            </w:r>
            <w:r w:rsidR="000D025A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44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0B3CA430" w14:textId="47C65623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67 F</w:t>
            </w:r>
          </w:p>
        </w:tc>
        <w:tc>
          <w:tcPr>
            <w:tcW w:w="871" w:type="dxa"/>
          </w:tcPr>
          <w:p w14:paraId="3073874D" w14:textId="1EE347B8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Macro</w:t>
            </w:r>
          </w:p>
        </w:tc>
        <w:tc>
          <w:tcPr>
            <w:tcW w:w="990" w:type="dxa"/>
          </w:tcPr>
          <w:p w14:paraId="5B1A61D9" w14:textId="03188F74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856" w:type="dxa"/>
          </w:tcPr>
          <w:p w14:paraId="1E28A99C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464" w:type="dxa"/>
          </w:tcPr>
          <w:p w14:paraId="18FF8F1B" w14:textId="7CB67203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64455E">
              <w:rPr>
                <w:sz w:val="18"/>
                <w:szCs w:val="18"/>
              </w:rPr>
              <w:t>Headache</w:t>
            </w:r>
          </w:p>
        </w:tc>
        <w:tc>
          <w:tcPr>
            <w:tcW w:w="679" w:type="dxa"/>
          </w:tcPr>
          <w:p w14:paraId="1F21B296" w14:textId="7E40D439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5%</w:t>
            </w:r>
          </w:p>
        </w:tc>
        <w:tc>
          <w:tcPr>
            <w:tcW w:w="656" w:type="dxa"/>
          </w:tcPr>
          <w:p w14:paraId="6ACCEBAC" w14:textId="181A87B8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20-25%</w:t>
            </w:r>
          </w:p>
        </w:tc>
        <w:tc>
          <w:tcPr>
            <w:tcW w:w="1341" w:type="dxa"/>
          </w:tcPr>
          <w:p w14:paraId="527A14C1" w14:textId="796AA570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466" w:type="dxa"/>
          </w:tcPr>
          <w:p w14:paraId="30A2F12F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C</w:t>
            </w:r>
            <w:r w:rsidRPr="00FC12D1">
              <w:rPr>
                <w:sz w:val="18"/>
                <w:szCs w:val="18"/>
              </w:rPr>
              <w:t xml:space="preserve">livus &amp; sphenoid sinus </w:t>
            </w:r>
          </w:p>
          <w:p w14:paraId="760B6493" w14:textId="77777777" w:rsidR="002C052F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r>
              <w:rPr>
                <w:sz w:val="18"/>
                <w:szCs w:val="18"/>
              </w:rPr>
              <w:t>R</w:t>
            </w:r>
            <w:r w:rsidRPr="00FC12D1">
              <w:rPr>
                <w:sz w:val="18"/>
                <w:szCs w:val="18"/>
              </w:rPr>
              <w:t>ight petrous apex &amp; Meckel’s cave</w:t>
            </w:r>
          </w:p>
          <w:p w14:paraId="307AFFEA" w14:textId="2E1E46B3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L</w:t>
            </w:r>
            <w:r w:rsidRPr="00FC12D1">
              <w:rPr>
                <w:sz w:val="18"/>
                <w:szCs w:val="18"/>
              </w:rPr>
              <w:t xml:space="preserve">eft neck region (level II B and V) </w:t>
            </w:r>
          </w:p>
        </w:tc>
        <w:tc>
          <w:tcPr>
            <w:tcW w:w="2324" w:type="dxa"/>
          </w:tcPr>
          <w:p w14:paraId="5A8B1F10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- TSR x 3 </w:t>
            </w:r>
          </w:p>
          <w:p w14:paraId="26338114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- </w:t>
            </w:r>
            <w:proofErr w:type="spellStart"/>
            <w:r w:rsidRPr="00FC12D1">
              <w:rPr>
                <w:sz w:val="18"/>
                <w:szCs w:val="18"/>
              </w:rPr>
              <w:t>temazol</w:t>
            </w:r>
            <w:r>
              <w:rPr>
                <w:sz w:val="18"/>
                <w:szCs w:val="18"/>
              </w:rPr>
              <w:t>o</w:t>
            </w:r>
            <w:r w:rsidRPr="00FC12D1">
              <w:rPr>
                <w:sz w:val="18"/>
                <w:szCs w:val="18"/>
              </w:rPr>
              <w:t>mide</w:t>
            </w:r>
            <w:proofErr w:type="spellEnd"/>
            <w:r w:rsidRPr="00FC12D1">
              <w:rPr>
                <w:sz w:val="18"/>
                <w:szCs w:val="18"/>
              </w:rPr>
              <w:t xml:space="preserve"> 10 cycle</w:t>
            </w:r>
          </w:p>
          <w:p w14:paraId="79B878A4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591" w:type="dxa"/>
          </w:tcPr>
          <w:p w14:paraId="20EBB50F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- </w:t>
            </w:r>
            <w:r>
              <w:rPr>
                <w:sz w:val="18"/>
                <w:szCs w:val="18"/>
              </w:rPr>
              <w:t>T</w:t>
            </w:r>
            <w:r w:rsidRPr="00FC12D1">
              <w:rPr>
                <w:sz w:val="18"/>
                <w:szCs w:val="18"/>
              </w:rPr>
              <w:t xml:space="preserve">otal follow up period 8 years </w:t>
            </w:r>
          </w:p>
          <w:p w14:paraId="0D8DBD4B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- </w:t>
            </w:r>
            <w:r>
              <w:rPr>
                <w:sz w:val="18"/>
                <w:szCs w:val="18"/>
              </w:rPr>
              <w:t>P</w:t>
            </w:r>
            <w:r w:rsidRPr="00FC12D1">
              <w:rPr>
                <w:sz w:val="18"/>
                <w:szCs w:val="18"/>
              </w:rPr>
              <w:t>an-hypop</w:t>
            </w:r>
            <w:r>
              <w:rPr>
                <w:sz w:val="18"/>
                <w:szCs w:val="18"/>
              </w:rPr>
              <w:t>i</w:t>
            </w:r>
            <w:r w:rsidRPr="00FC12D1">
              <w:rPr>
                <w:sz w:val="18"/>
                <w:szCs w:val="18"/>
              </w:rPr>
              <w:t xml:space="preserve">tuitarism </w:t>
            </w:r>
          </w:p>
          <w:p w14:paraId="34F9141B" w14:textId="11A3AC9B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- </w:t>
            </w:r>
            <w:r>
              <w:rPr>
                <w:sz w:val="18"/>
                <w:szCs w:val="18"/>
              </w:rPr>
              <w:t>T</w:t>
            </w:r>
            <w:r w:rsidRPr="00FC12D1">
              <w:rPr>
                <w:sz w:val="18"/>
                <w:szCs w:val="18"/>
              </w:rPr>
              <w:t xml:space="preserve">rial with </w:t>
            </w:r>
            <w:proofErr w:type="spellStart"/>
            <w:r w:rsidRPr="00FC12D1">
              <w:rPr>
                <w:sz w:val="18"/>
                <w:szCs w:val="18"/>
              </w:rPr>
              <w:t>n</w:t>
            </w:r>
            <w:r>
              <w:rPr>
                <w:sz w:val="18"/>
                <w:szCs w:val="18"/>
              </w:rPr>
              <w:t>i</w:t>
            </w:r>
            <w:r w:rsidRPr="00FC12D1">
              <w:rPr>
                <w:sz w:val="18"/>
                <w:szCs w:val="18"/>
              </w:rPr>
              <w:t>volimumab</w:t>
            </w:r>
            <w:proofErr w:type="spellEnd"/>
          </w:p>
        </w:tc>
      </w:tr>
      <w:tr w:rsidR="002C052F" w:rsidRPr="00BF34DC" w14:paraId="409541EB" w14:textId="77777777" w:rsidTr="002C052F">
        <w:tc>
          <w:tcPr>
            <w:tcW w:w="1057" w:type="dxa"/>
          </w:tcPr>
          <w:p w14:paraId="561ABF53" w14:textId="0B56FEE7" w:rsidR="002C052F" w:rsidRPr="00BF34DC" w:rsidRDefault="002C052F" w:rsidP="002C052F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Alshaikh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BbHNoYWlraDwvQXV0aG9yPjxZZWFyPjIwMTk8L1llYXI+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</w:fldData>
              </w:fldChar>
            </w:r>
            <w:r w:rsidR="000D025A">
              <w:rPr>
                <w:sz w:val="18"/>
                <w:szCs w:val="18"/>
              </w:rPr>
              <w:instrText xml:space="preserve"> ADDIN EN.CITE </w:instrText>
            </w:r>
            <w:r w:rsidR="000D025A">
              <w:rPr>
                <w:sz w:val="18"/>
                <w:szCs w:val="18"/>
              </w:rPr>
              <w:fldChar w:fldCharType="begin">
                <w:fldData xml:space="preserve">PEVuZE5vdGU+PENpdGU+PEF1dGhvcj5BbHNoYWlraDwvQXV0aG9yPjxZZWFyPjIwMTk8L1llYXI+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</w:fldData>
              </w:fldChar>
            </w:r>
            <w:r w:rsidR="000D025A">
              <w:rPr>
                <w:sz w:val="18"/>
                <w:szCs w:val="18"/>
              </w:rPr>
              <w:instrText xml:space="preserve"> ADDIN EN.CITE.DATA </w:instrText>
            </w:r>
            <w:r w:rsidR="000D025A">
              <w:rPr>
                <w:sz w:val="18"/>
                <w:szCs w:val="18"/>
              </w:rPr>
            </w:r>
            <w:r w:rsidR="000D025A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45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5B2AC052" w14:textId="1721E1A5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40F</w:t>
            </w:r>
          </w:p>
        </w:tc>
        <w:tc>
          <w:tcPr>
            <w:tcW w:w="871" w:type="dxa"/>
          </w:tcPr>
          <w:p w14:paraId="1220FC95" w14:textId="09DA3F53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</w:t>
            </w:r>
            <w:r w:rsidRPr="00FC12D1">
              <w:rPr>
                <w:sz w:val="18"/>
                <w:szCs w:val="18"/>
              </w:rPr>
              <w:t>icro</w:t>
            </w:r>
          </w:p>
        </w:tc>
        <w:tc>
          <w:tcPr>
            <w:tcW w:w="990" w:type="dxa"/>
          </w:tcPr>
          <w:p w14:paraId="16869E19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856" w:type="dxa"/>
          </w:tcPr>
          <w:p w14:paraId="456BE0E0" w14:textId="14BC1877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9</w:t>
            </w:r>
          </w:p>
        </w:tc>
        <w:tc>
          <w:tcPr>
            <w:tcW w:w="1464" w:type="dxa"/>
          </w:tcPr>
          <w:p w14:paraId="569EC944" w14:textId="0F034162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proofErr w:type="spellStart"/>
            <w:r w:rsidRPr="00FC12D1">
              <w:rPr>
                <w:sz w:val="18"/>
                <w:szCs w:val="18"/>
              </w:rPr>
              <w:t>Cushingnoid</w:t>
            </w:r>
            <w:proofErr w:type="spellEnd"/>
            <w:r w:rsidRPr="00FC12D1">
              <w:rPr>
                <w:sz w:val="18"/>
                <w:szCs w:val="18"/>
              </w:rPr>
              <w:t xml:space="preserve"> feature</w:t>
            </w:r>
          </w:p>
        </w:tc>
        <w:tc>
          <w:tcPr>
            <w:tcW w:w="679" w:type="dxa"/>
          </w:tcPr>
          <w:p w14:paraId="249C1204" w14:textId="0AF01044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5%</w:t>
            </w:r>
          </w:p>
        </w:tc>
        <w:tc>
          <w:tcPr>
            <w:tcW w:w="656" w:type="dxa"/>
          </w:tcPr>
          <w:p w14:paraId="126BF4E7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529F0667" w14:textId="36ACB501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N</w:t>
            </w:r>
            <w:r w:rsidRPr="00FC12D1">
              <w:rPr>
                <w:sz w:val="18"/>
                <w:szCs w:val="18"/>
              </w:rPr>
              <w:t>o</w:t>
            </w:r>
          </w:p>
        </w:tc>
        <w:tc>
          <w:tcPr>
            <w:tcW w:w="1466" w:type="dxa"/>
          </w:tcPr>
          <w:p w14:paraId="39C57802" w14:textId="1AA8B8F6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L</w:t>
            </w:r>
            <w:r w:rsidRPr="00FC12D1">
              <w:rPr>
                <w:sz w:val="18"/>
                <w:szCs w:val="18"/>
              </w:rPr>
              <w:t>iver</w:t>
            </w:r>
          </w:p>
        </w:tc>
        <w:tc>
          <w:tcPr>
            <w:tcW w:w="2324" w:type="dxa"/>
          </w:tcPr>
          <w:p w14:paraId="55CC87CA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TSR x 2</w:t>
            </w:r>
          </w:p>
          <w:p w14:paraId="6799AF5A" w14:textId="228222BB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Somatostatin receptor analogue</w:t>
            </w:r>
          </w:p>
        </w:tc>
        <w:tc>
          <w:tcPr>
            <w:tcW w:w="1591" w:type="dxa"/>
          </w:tcPr>
          <w:p w14:paraId="0DE90C9B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</w:tr>
      <w:tr w:rsidR="002C052F" w:rsidRPr="00BF34DC" w14:paraId="4A0FBE3D" w14:textId="77777777" w:rsidTr="002C052F">
        <w:tc>
          <w:tcPr>
            <w:tcW w:w="1057" w:type="dxa"/>
          </w:tcPr>
          <w:p w14:paraId="390EA345" w14:textId="2A1CE129" w:rsidR="002C052F" w:rsidRPr="00BF34DC" w:rsidRDefault="002C052F" w:rsidP="002C052F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Alshaikh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BbHNoYWlraDwvQXV0aG9yPjxZZWFyPjIwMTk8L1llYXI+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</w:fldData>
              </w:fldChar>
            </w:r>
            <w:r w:rsidR="000D025A">
              <w:rPr>
                <w:sz w:val="18"/>
                <w:szCs w:val="18"/>
              </w:rPr>
              <w:instrText xml:space="preserve"> ADDIN EN.CITE </w:instrText>
            </w:r>
            <w:r w:rsidR="000D025A">
              <w:rPr>
                <w:sz w:val="18"/>
                <w:szCs w:val="18"/>
              </w:rPr>
              <w:fldChar w:fldCharType="begin">
                <w:fldData xml:space="preserve">PEVuZE5vdGU+PENpdGU+PEF1dGhvcj5BbHNoYWlraDwvQXV0aG9yPjxZZWFyPjIwMTk8L1llYXI+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</w:fldData>
              </w:fldChar>
            </w:r>
            <w:r w:rsidR="000D025A">
              <w:rPr>
                <w:sz w:val="18"/>
                <w:szCs w:val="18"/>
              </w:rPr>
              <w:instrText xml:space="preserve"> ADDIN EN.CITE.DATA </w:instrText>
            </w:r>
            <w:r w:rsidR="000D025A">
              <w:rPr>
                <w:sz w:val="18"/>
                <w:szCs w:val="18"/>
              </w:rPr>
            </w:r>
            <w:r w:rsidR="000D025A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45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019A722D" w14:textId="6ECAE431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49F</w:t>
            </w:r>
          </w:p>
        </w:tc>
        <w:tc>
          <w:tcPr>
            <w:tcW w:w="871" w:type="dxa"/>
          </w:tcPr>
          <w:p w14:paraId="1D1ACF3D" w14:textId="78A10F61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Micro </w:t>
            </w:r>
          </w:p>
        </w:tc>
        <w:tc>
          <w:tcPr>
            <w:tcW w:w="990" w:type="dxa"/>
          </w:tcPr>
          <w:p w14:paraId="288D150E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856" w:type="dxa"/>
          </w:tcPr>
          <w:p w14:paraId="476D7A69" w14:textId="55D7E583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1</w:t>
            </w:r>
          </w:p>
        </w:tc>
        <w:tc>
          <w:tcPr>
            <w:tcW w:w="1464" w:type="dxa"/>
          </w:tcPr>
          <w:p w14:paraId="4DFDF8CE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79" w:type="dxa"/>
          </w:tcPr>
          <w:p w14:paraId="233ED326" w14:textId="568CB45F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0%</w:t>
            </w:r>
          </w:p>
        </w:tc>
        <w:tc>
          <w:tcPr>
            <w:tcW w:w="656" w:type="dxa"/>
          </w:tcPr>
          <w:p w14:paraId="3C372A41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2B5CC419" w14:textId="6EF07BEC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466" w:type="dxa"/>
          </w:tcPr>
          <w:p w14:paraId="1ACEFDA7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Liver</w:t>
            </w:r>
          </w:p>
          <w:p w14:paraId="11E5BF52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Spine</w:t>
            </w:r>
          </w:p>
          <w:p w14:paraId="35E9637D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Bone</w:t>
            </w:r>
          </w:p>
          <w:p w14:paraId="20DBCDAC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2324" w:type="dxa"/>
          </w:tcPr>
          <w:p w14:paraId="559A7CD0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TSR x 3</w:t>
            </w:r>
          </w:p>
          <w:p w14:paraId="22B31F91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Bilateral adrenalectomy</w:t>
            </w:r>
          </w:p>
          <w:p w14:paraId="4CCEB5A6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proofErr w:type="spellStart"/>
            <w:r w:rsidRPr="00FC12D1">
              <w:rPr>
                <w:sz w:val="18"/>
                <w:szCs w:val="18"/>
              </w:rPr>
              <w:t>Temazol</w:t>
            </w:r>
            <w:r>
              <w:rPr>
                <w:sz w:val="18"/>
                <w:szCs w:val="18"/>
              </w:rPr>
              <w:t>o</w:t>
            </w:r>
            <w:r w:rsidRPr="00FC12D1">
              <w:rPr>
                <w:sz w:val="18"/>
                <w:szCs w:val="18"/>
              </w:rPr>
              <w:t>mide</w:t>
            </w:r>
            <w:proofErr w:type="spellEnd"/>
          </w:p>
          <w:p w14:paraId="2B6E0A1D" w14:textId="311B6F15" w:rsidR="002C052F" w:rsidRPr="00BF34DC" w:rsidRDefault="002C052F" w:rsidP="002C052F">
            <w:pPr>
              <w:rPr>
                <w:sz w:val="18"/>
                <w:szCs w:val="18"/>
              </w:rPr>
            </w:pPr>
            <w:proofErr w:type="spellStart"/>
            <w:r w:rsidRPr="00FC12D1">
              <w:rPr>
                <w:sz w:val="18"/>
                <w:szCs w:val="18"/>
              </w:rPr>
              <w:t>Everolimus</w:t>
            </w:r>
            <w:proofErr w:type="spellEnd"/>
            <w:r w:rsidRPr="00FC12D1">
              <w:rPr>
                <w:sz w:val="18"/>
                <w:szCs w:val="18"/>
              </w:rPr>
              <w:t>/sunitinib / bevacizumab</w:t>
            </w:r>
          </w:p>
        </w:tc>
        <w:tc>
          <w:tcPr>
            <w:tcW w:w="1591" w:type="dxa"/>
          </w:tcPr>
          <w:p w14:paraId="3786D114" w14:textId="048140F0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Deceased after 7 years</w:t>
            </w:r>
          </w:p>
        </w:tc>
      </w:tr>
      <w:tr w:rsidR="002C052F" w:rsidRPr="00BF34DC" w14:paraId="78B956B6" w14:textId="77777777" w:rsidTr="002C052F">
        <w:tc>
          <w:tcPr>
            <w:tcW w:w="1057" w:type="dxa"/>
          </w:tcPr>
          <w:p w14:paraId="5901F90F" w14:textId="1828F30F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Flores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GbG9yZXM8L0F1dGhvcj48WWVhcj4yMDE5PC9ZZWFyPjxS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=
</w:fldData>
              </w:fldChar>
            </w:r>
            <w:r w:rsidR="000D025A">
              <w:rPr>
                <w:sz w:val="18"/>
                <w:szCs w:val="18"/>
              </w:rPr>
              <w:instrText xml:space="preserve"> ADDIN EN.CITE </w:instrText>
            </w:r>
            <w:r w:rsidR="000D025A">
              <w:rPr>
                <w:sz w:val="18"/>
                <w:szCs w:val="18"/>
              </w:rPr>
              <w:fldChar w:fldCharType="begin">
                <w:fldData xml:space="preserve">PEVuZE5vdGU+PENpdGU+PEF1dGhvcj5GbG9yZXM8L0F1dGhvcj48WWVhcj4yMDE5PC9ZZWFyPjxS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=
</w:fldData>
              </w:fldChar>
            </w:r>
            <w:r w:rsidR="000D025A">
              <w:rPr>
                <w:sz w:val="18"/>
                <w:szCs w:val="18"/>
              </w:rPr>
              <w:instrText xml:space="preserve"> ADDIN EN.CITE.DATA </w:instrText>
            </w:r>
            <w:r w:rsidR="000D025A">
              <w:rPr>
                <w:sz w:val="18"/>
                <w:szCs w:val="18"/>
              </w:rPr>
            </w:r>
            <w:r w:rsidR="000D025A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46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3BBC988E" w14:textId="7A060037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45 F</w:t>
            </w:r>
          </w:p>
        </w:tc>
        <w:tc>
          <w:tcPr>
            <w:tcW w:w="871" w:type="dxa"/>
          </w:tcPr>
          <w:p w14:paraId="4D354CD6" w14:textId="53434094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Macro</w:t>
            </w:r>
          </w:p>
        </w:tc>
        <w:tc>
          <w:tcPr>
            <w:tcW w:w="990" w:type="dxa"/>
          </w:tcPr>
          <w:p w14:paraId="10D19200" w14:textId="56115EAE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2013</w:t>
            </w:r>
          </w:p>
        </w:tc>
        <w:tc>
          <w:tcPr>
            <w:tcW w:w="856" w:type="dxa"/>
          </w:tcPr>
          <w:p w14:paraId="52DABED3" w14:textId="736A2F25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4</w:t>
            </w:r>
          </w:p>
        </w:tc>
        <w:tc>
          <w:tcPr>
            <w:tcW w:w="1464" w:type="dxa"/>
          </w:tcPr>
          <w:p w14:paraId="2CD780AA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679" w:type="dxa"/>
          </w:tcPr>
          <w:p w14:paraId="626FD5B1" w14:textId="4B9F9AE6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8-12% </w:t>
            </w:r>
          </w:p>
        </w:tc>
        <w:tc>
          <w:tcPr>
            <w:tcW w:w="656" w:type="dxa"/>
          </w:tcPr>
          <w:p w14:paraId="7765E2A1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45063828" w14:textId="1DDB1969" w:rsidR="002C052F" w:rsidRPr="00FC12D1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 (3 times)</w:t>
            </w:r>
          </w:p>
          <w:p w14:paraId="1AB439F2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466" w:type="dxa"/>
          </w:tcPr>
          <w:p w14:paraId="1AA51EC4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 xml:space="preserve">Liver </w:t>
            </w:r>
          </w:p>
          <w:p w14:paraId="4B99FC93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Bone</w:t>
            </w:r>
          </w:p>
          <w:p w14:paraId="0F1FAB58" w14:textId="6D7B7628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r w:rsidRPr="00FC12D1">
              <w:rPr>
                <w:sz w:val="18"/>
                <w:szCs w:val="18"/>
              </w:rPr>
              <w:t>Left adrenal</w:t>
            </w:r>
          </w:p>
        </w:tc>
        <w:tc>
          <w:tcPr>
            <w:tcW w:w="2324" w:type="dxa"/>
          </w:tcPr>
          <w:p w14:paraId="3470C5CE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TSR x 2</w:t>
            </w:r>
          </w:p>
          <w:p w14:paraId="6561519E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proofErr w:type="spellStart"/>
            <w:r w:rsidRPr="00FC12D1">
              <w:rPr>
                <w:sz w:val="18"/>
                <w:szCs w:val="18"/>
              </w:rPr>
              <w:t>Pasireotide</w:t>
            </w:r>
            <w:proofErr w:type="spellEnd"/>
          </w:p>
          <w:p w14:paraId="6184F5CF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RFA liver lesion</w:t>
            </w:r>
          </w:p>
          <w:p w14:paraId="4CFD0BCF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591" w:type="dxa"/>
          </w:tcPr>
          <w:p w14:paraId="22BAF0EC" w14:textId="0B46E8D9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Alive </w:t>
            </w:r>
            <w:r w:rsidR="00C52BF5">
              <w:rPr>
                <w:sz w:val="18"/>
                <w:szCs w:val="18"/>
              </w:rPr>
              <w:t xml:space="preserve">at </w:t>
            </w:r>
            <w:r w:rsidRPr="00FC12D1">
              <w:rPr>
                <w:sz w:val="18"/>
                <w:szCs w:val="18"/>
              </w:rPr>
              <w:t>14 months</w:t>
            </w:r>
          </w:p>
        </w:tc>
      </w:tr>
      <w:tr w:rsidR="002C052F" w:rsidRPr="00BF34DC" w14:paraId="3CE8E612" w14:textId="77777777" w:rsidTr="002C052F">
        <w:tc>
          <w:tcPr>
            <w:tcW w:w="1057" w:type="dxa"/>
          </w:tcPr>
          <w:p w14:paraId="7940812B" w14:textId="1D516C36" w:rsidR="002C052F" w:rsidRPr="00BF34DC" w:rsidRDefault="002C052F" w:rsidP="002C052F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Rotman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Sb3RtYW48L0F1dGhvcj48WWVhcj4yMDE5PC9ZZWFyPjxS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</w:fldData>
              </w:fldChar>
            </w:r>
            <w:r w:rsidR="000D025A">
              <w:rPr>
                <w:sz w:val="18"/>
                <w:szCs w:val="18"/>
              </w:rPr>
              <w:instrText xml:space="preserve"> ADDIN EN.CITE </w:instrText>
            </w:r>
            <w:r w:rsidR="000D025A">
              <w:rPr>
                <w:sz w:val="18"/>
                <w:szCs w:val="18"/>
              </w:rPr>
              <w:fldChar w:fldCharType="begin">
                <w:fldData xml:space="preserve">PEVuZE5vdGU+PENpdGU+PEF1dGhvcj5Sb3RtYW48L0F1dGhvcj48WWVhcj4yMDE5PC9ZZWFyPjxS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</w:fldData>
              </w:fldChar>
            </w:r>
            <w:r w:rsidR="000D025A">
              <w:rPr>
                <w:sz w:val="18"/>
                <w:szCs w:val="18"/>
              </w:rPr>
              <w:instrText xml:space="preserve"> ADDIN EN.CITE.DATA </w:instrText>
            </w:r>
            <w:r w:rsidR="000D025A">
              <w:rPr>
                <w:sz w:val="18"/>
                <w:szCs w:val="18"/>
              </w:rPr>
            </w:r>
            <w:r w:rsidR="000D025A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47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3AA854F8" w14:textId="48B10C30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51M</w:t>
            </w:r>
          </w:p>
        </w:tc>
        <w:tc>
          <w:tcPr>
            <w:tcW w:w="871" w:type="dxa"/>
          </w:tcPr>
          <w:p w14:paraId="66D07BCB" w14:textId="4B2D7896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Macro </w:t>
            </w:r>
          </w:p>
        </w:tc>
        <w:tc>
          <w:tcPr>
            <w:tcW w:w="990" w:type="dxa"/>
          </w:tcPr>
          <w:p w14:paraId="672A0272" w14:textId="2A77E298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996</w:t>
            </w:r>
          </w:p>
        </w:tc>
        <w:tc>
          <w:tcPr>
            <w:tcW w:w="856" w:type="dxa"/>
          </w:tcPr>
          <w:p w14:paraId="51ACB83D" w14:textId="543C9B5D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4</w:t>
            </w:r>
          </w:p>
        </w:tc>
        <w:tc>
          <w:tcPr>
            <w:tcW w:w="1464" w:type="dxa"/>
          </w:tcPr>
          <w:p w14:paraId="6A24DA6B" w14:textId="342116D4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-</w:t>
            </w:r>
            <w:proofErr w:type="spellStart"/>
            <w:r w:rsidRPr="00FC12D1">
              <w:rPr>
                <w:sz w:val="18"/>
                <w:szCs w:val="18"/>
              </w:rPr>
              <w:t>Cushingnoid</w:t>
            </w:r>
            <w:proofErr w:type="spellEnd"/>
            <w:r w:rsidRPr="00FC12D1">
              <w:rPr>
                <w:sz w:val="18"/>
                <w:szCs w:val="18"/>
              </w:rPr>
              <w:t xml:space="preserve"> feature</w:t>
            </w:r>
          </w:p>
        </w:tc>
        <w:tc>
          <w:tcPr>
            <w:tcW w:w="679" w:type="dxa"/>
          </w:tcPr>
          <w:p w14:paraId="22DC280B" w14:textId="747586E6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15%</w:t>
            </w:r>
          </w:p>
        </w:tc>
        <w:tc>
          <w:tcPr>
            <w:tcW w:w="656" w:type="dxa"/>
          </w:tcPr>
          <w:p w14:paraId="72F8FA6C" w14:textId="77777777" w:rsidR="002C052F" w:rsidRPr="00BF34DC" w:rsidRDefault="002C052F" w:rsidP="002C052F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54ABE590" w14:textId="5BC5151F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 (twice)</w:t>
            </w:r>
          </w:p>
        </w:tc>
        <w:tc>
          <w:tcPr>
            <w:tcW w:w="1466" w:type="dxa"/>
          </w:tcPr>
          <w:p w14:paraId="6192A78B" w14:textId="32C831EF" w:rsidR="002C052F" w:rsidRPr="00BF34DC" w:rsidRDefault="002C052F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C</w:t>
            </w:r>
            <w:r w:rsidRPr="00FC12D1">
              <w:rPr>
                <w:sz w:val="18"/>
                <w:szCs w:val="18"/>
              </w:rPr>
              <w:t>erebral</w:t>
            </w:r>
          </w:p>
        </w:tc>
        <w:tc>
          <w:tcPr>
            <w:tcW w:w="2324" w:type="dxa"/>
          </w:tcPr>
          <w:p w14:paraId="45307856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TSR x 1</w:t>
            </w:r>
          </w:p>
          <w:p w14:paraId="6F856543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Ketoconazole</w:t>
            </w:r>
          </w:p>
          <w:p w14:paraId="6B8ABC5D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Craniotomy</w:t>
            </w:r>
          </w:p>
          <w:p w14:paraId="446933E5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 xml:space="preserve">Temozolomide (12 months) </w:t>
            </w:r>
          </w:p>
          <w:p w14:paraId="52325E5B" w14:textId="12F8B8A1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Bevacizumab (2 years)</w:t>
            </w:r>
          </w:p>
        </w:tc>
        <w:tc>
          <w:tcPr>
            <w:tcW w:w="1591" w:type="dxa"/>
          </w:tcPr>
          <w:p w14:paraId="6ACFA332" w14:textId="77777777" w:rsidR="002C052F" w:rsidRPr="00FC12D1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Alive at 8 years</w:t>
            </w:r>
          </w:p>
          <w:p w14:paraId="715AA13F" w14:textId="3AB4A389" w:rsidR="002C052F" w:rsidRPr="00BF34DC" w:rsidRDefault="002C052F" w:rsidP="002C052F">
            <w:pPr>
              <w:rPr>
                <w:sz w:val="18"/>
                <w:szCs w:val="18"/>
              </w:rPr>
            </w:pPr>
            <w:r w:rsidRPr="00FC12D1">
              <w:rPr>
                <w:sz w:val="18"/>
                <w:szCs w:val="18"/>
              </w:rPr>
              <w:t>hypopituitarism</w:t>
            </w:r>
          </w:p>
        </w:tc>
      </w:tr>
      <w:tr w:rsidR="00445FCC" w:rsidRPr="00BF34DC" w14:paraId="23044D30" w14:textId="77777777" w:rsidTr="002C052F">
        <w:tc>
          <w:tcPr>
            <w:tcW w:w="1057" w:type="dxa"/>
          </w:tcPr>
          <w:p w14:paraId="7A0BCC11" w14:textId="058EA407" w:rsidR="00445FCC" w:rsidRDefault="00445FCC" w:rsidP="002C052F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Majd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YWpkPC9BdXRob3I+PFllYXI+MjAyMDwvWWVhcj48UmVj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YWpkPC9BdXRob3I+PFllYXI+MjAyMDwvWWVhcj48UmVj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48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31A0919A" w14:textId="7451934F" w:rsidR="00445FCC" w:rsidRPr="00FC12D1" w:rsidRDefault="00445FCC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5M</w:t>
            </w:r>
          </w:p>
        </w:tc>
        <w:tc>
          <w:tcPr>
            <w:tcW w:w="871" w:type="dxa"/>
          </w:tcPr>
          <w:p w14:paraId="77FE8A4C" w14:textId="673619B0" w:rsidR="00445FCC" w:rsidRPr="00FC12D1" w:rsidRDefault="00445FCC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acro</w:t>
            </w:r>
          </w:p>
        </w:tc>
        <w:tc>
          <w:tcPr>
            <w:tcW w:w="990" w:type="dxa"/>
          </w:tcPr>
          <w:p w14:paraId="7B0C7F24" w14:textId="77777777" w:rsidR="00445FCC" w:rsidRPr="00FC12D1" w:rsidRDefault="00445FCC" w:rsidP="002C052F">
            <w:pPr>
              <w:rPr>
                <w:sz w:val="18"/>
                <w:szCs w:val="18"/>
              </w:rPr>
            </w:pPr>
          </w:p>
        </w:tc>
        <w:tc>
          <w:tcPr>
            <w:tcW w:w="856" w:type="dxa"/>
          </w:tcPr>
          <w:p w14:paraId="297679E5" w14:textId="7622651D" w:rsidR="00445FCC" w:rsidRPr="00FC12D1" w:rsidRDefault="00445FCC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.5</w:t>
            </w:r>
          </w:p>
        </w:tc>
        <w:tc>
          <w:tcPr>
            <w:tcW w:w="1464" w:type="dxa"/>
          </w:tcPr>
          <w:p w14:paraId="412F1CBC" w14:textId="02EAD106" w:rsidR="00445FCC" w:rsidRPr="00FC12D1" w:rsidRDefault="00445FCC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  <w:proofErr w:type="spellStart"/>
            <w:r>
              <w:rPr>
                <w:sz w:val="18"/>
                <w:szCs w:val="18"/>
              </w:rPr>
              <w:t>Cushingnoid</w:t>
            </w:r>
            <w:proofErr w:type="spellEnd"/>
            <w:r>
              <w:rPr>
                <w:sz w:val="18"/>
                <w:szCs w:val="18"/>
              </w:rPr>
              <w:t xml:space="preserve"> feature</w:t>
            </w:r>
          </w:p>
        </w:tc>
        <w:tc>
          <w:tcPr>
            <w:tcW w:w="679" w:type="dxa"/>
          </w:tcPr>
          <w:p w14:paraId="476E2A45" w14:textId="77777777" w:rsidR="00445FCC" w:rsidRPr="00FC12D1" w:rsidRDefault="00445FCC" w:rsidP="002C052F">
            <w:pPr>
              <w:rPr>
                <w:sz w:val="18"/>
                <w:szCs w:val="18"/>
              </w:rPr>
            </w:pPr>
          </w:p>
        </w:tc>
        <w:tc>
          <w:tcPr>
            <w:tcW w:w="656" w:type="dxa"/>
          </w:tcPr>
          <w:p w14:paraId="685867F7" w14:textId="77777777" w:rsidR="00445FCC" w:rsidRPr="00BF34DC" w:rsidRDefault="00445FCC" w:rsidP="002C052F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229952D6" w14:textId="3925931C" w:rsidR="00445FCC" w:rsidRDefault="00445FCC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466" w:type="dxa"/>
          </w:tcPr>
          <w:p w14:paraId="14A81656" w14:textId="77777777" w:rsidR="00445FCC" w:rsidRDefault="00445FCC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Liver</w:t>
            </w:r>
          </w:p>
          <w:p w14:paraId="1ED554F7" w14:textId="77777777" w:rsidR="00445FCC" w:rsidRDefault="00445FCC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right orbit</w:t>
            </w:r>
          </w:p>
          <w:p w14:paraId="6F0BA8FE" w14:textId="287CD632" w:rsidR="00445FCC" w:rsidRDefault="00445FCC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Cerebral</w:t>
            </w:r>
          </w:p>
        </w:tc>
        <w:tc>
          <w:tcPr>
            <w:tcW w:w="2324" w:type="dxa"/>
          </w:tcPr>
          <w:p w14:paraId="7BBD036A" w14:textId="13C3B023" w:rsidR="00445FCC" w:rsidRDefault="00445FCC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urger</w:t>
            </w:r>
            <w:r w:rsidR="00C52BF5">
              <w:rPr>
                <w:sz w:val="18"/>
                <w:szCs w:val="18"/>
              </w:rPr>
              <w:t xml:space="preserve">ies </w:t>
            </w:r>
            <w:r>
              <w:rPr>
                <w:sz w:val="18"/>
                <w:szCs w:val="18"/>
              </w:rPr>
              <w:t>x</w:t>
            </w:r>
            <w:r w:rsidR="00C52BF5">
              <w:rPr>
                <w:sz w:val="18"/>
                <w:szCs w:val="18"/>
              </w:rPr>
              <w:t>3</w:t>
            </w:r>
          </w:p>
          <w:p w14:paraId="251F097F" w14:textId="006C0A60" w:rsidR="00445FCC" w:rsidRDefault="00445FCC" w:rsidP="002C052F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Temozolamide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</w:p>
          <w:p w14:paraId="112E52DC" w14:textId="77777777" w:rsidR="00445FCC" w:rsidRDefault="00445FCC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Capecitabine </w:t>
            </w:r>
          </w:p>
          <w:p w14:paraId="0717CA1F" w14:textId="44155A9A" w:rsidR="00445FCC" w:rsidRDefault="00445FCC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Bilateral adrenalectomy</w:t>
            </w:r>
          </w:p>
          <w:p w14:paraId="02419BBE" w14:textId="58FFD068" w:rsidR="00445FCC" w:rsidRDefault="00445FCC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FGFR-targeted treatment</w:t>
            </w:r>
          </w:p>
          <w:p w14:paraId="2D5EFC87" w14:textId="6B876407" w:rsidR="00445FCC" w:rsidRPr="00FC12D1" w:rsidRDefault="00445FCC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embrolizumab</w:t>
            </w:r>
          </w:p>
        </w:tc>
        <w:tc>
          <w:tcPr>
            <w:tcW w:w="1591" w:type="dxa"/>
          </w:tcPr>
          <w:p w14:paraId="300AA262" w14:textId="345DD54D" w:rsidR="00445FCC" w:rsidRPr="00FC12D1" w:rsidRDefault="00445FCC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Alive </w:t>
            </w:r>
            <w:r w:rsidR="00C52BF5">
              <w:rPr>
                <w:sz w:val="18"/>
                <w:szCs w:val="18"/>
              </w:rPr>
              <w:t>at 118 months</w:t>
            </w:r>
            <w:r>
              <w:rPr>
                <w:sz w:val="18"/>
                <w:szCs w:val="18"/>
              </w:rPr>
              <w:t xml:space="preserve"> </w:t>
            </w:r>
          </w:p>
        </w:tc>
      </w:tr>
      <w:tr w:rsidR="00445FCC" w:rsidRPr="00BF34DC" w14:paraId="450E4CFC" w14:textId="77777777" w:rsidTr="002C052F">
        <w:tc>
          <w:tcPr>
            <w:tcW w:w="1057" w:type="dxa"/>
          </w:tcPr>
          <w:p w14:paraId="7711FE21" w14:textId="79CFD2A5" w:rsidR="00445FCC" w:rsidRDefault="00445FCC" w:rsidP="002C052F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Majd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YWpkPC9BdXRob3I+PFllYXI+MjAyMDwvWWVhcj48UmVj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YWpkPC9BdXRob3I+PFllYXI+MjAyMDwvWWVhcj48UmVj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48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653" w:type="dxa"/>
          </w:tcPr>
          <w:p w14:paraId="084F3413" w14:textId="1028D39A" w:rsidR="00445FCC" w:rsidRPr="00FC12D1" w:rsidRDefault="00445FCC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0s F</w:t>
            </w:r>
          </w:p>
        </w:tc>
        <w:tc>
          <w:tcPr>
            <w:tcW w:w="871" w:type="dxa"/>
          </w:tcPr>
          <w:p w14:paraId="618D6895" w14:textId="30C4E9B0" w:rsidR="00445FCC" w:rsidRPr="00FC12D1" w:rsidRDefault="00445FCC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acro</w:t>
            </w:r>
          </w:p>
        </w:tc>
        <w:tc>
          <w:tcPr>
            <w:tcW w:w="990" w:type="dxa"/>
          </w:tcPr>
          <w:p w14:paraId="08F2185D" w14:textId="77777777" w:rsidR="00445FCC" w:rsidRPr="00FC12D1" w:rsidRDefault="00445FCC" w:rsidP="002C052F">
            <w:pPr>
              <w:rPr>
                <w:sz w:val="18"/>
                <w:szCs w:val="18"/>
              </w:rPr>
            </w:pPr>
          </w:p>
        </w:tc>
        <w:tc>
          <w:tcPr>
            <w:tcW w:w="856" w:type="dxa"/>
          </w:tcPr>
          <w:p w14:paraId="4A9D6168" w14:textId="706D06CC" w:rsidR="00445FCC" w:rsidRPr="00FC12D1" w:rsidRDefault="00445FCC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.8</w:t>
            </w:r>
          </w:p>
        </w:tc>
        <w:tc>
          <w:tcPr>
            <w:tcW w:w="1464" w:type="dxa"/>
          </w:tcPr>
          <w:p w14:paraId="12AEA069" w14:textId="77777777" w:rsidR="00445FCC" w:rsidRPr="00FC12D1" w:rsidRDefault="00445FCC" w:rsidP="002C052F">
            <w:pPr>
              <w:rPr>
                <w:sz w:val="18"/>
                <w:szCs w:val="18"/>
              </w:rPr>
            </w:pPr>
          </w:p>
        </w:tc>
        <w:tc>
          <w:tcPr>
            <w:tcW w:w="679" w:type="dxa"/>
          </w:tcPr>
          <w:p w14:paraId="504C9683" w14:textId="77777777" w:rsidR="00445FCC" w:rsidRPr="00FC12D1" w:rsidRDefault="00445FCC" w:rsidP="002C052F">
            <w:pPr>
              <w:rPr>
                <w:sz w:val="18"/>
                <w:szCs w:val="18"/>
              </w:rPr>
            </w:pPr>
          </w:p>
        </w:tc>
        <w:tc>
          <w:tcPr>
            <w:tcW w:w="656" w:type="dxa"/>
          </w:tcPr>
          <w:p w14:paraId="25370C8A" w14:textId="77777777" w:rsidR="00445FCC" w:rsidRPr="00BF34DC" w:rsidRDefault="00445FCC" w:rsidP="002C052F">
            <w:pPr>
              <w:rPr>
                <w:sz w:val="18"/>
                <w:szCs w:val="18"/>
              </w:rPr>
            </w:pPr>
          </w:p>
        </w:tc>
        <w:tc>
          <w:tcPr>
            <w:tcW w:w="1341" w:type="dxa"/>
          </w:tcPr>
          <w:p w14:paraId="4BE8C1A7" w14:textId="04FD8AF0" w:rsidR="00445FCC" w:rsidRDefault="00445FCC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Yes</w:t>
            </w:r>
          </w:p>
        </w:tc>
        <w:tc>
          <w:tcPr>
            <w:tcW w:w="1466" w:type="dxa"/>
          </w:tcPr>
          <w:p w14:paraId="28476CD6" w14:textId="77777777" w:rsidR="00445FCC" w:rsidRDefault="00C52BF5" w:rsidP="00C52BF5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Cerebral</w:t>
            </w:r>
          </w:p>
          <w:p w14:paraId="4C75A0EF" w14:textId="77777777" w:rsidR="00C52BF5" w:rsidRDefault="00C52BF5" w:rsidP="00C52BF5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Bone</w:t>
            </w:r>
          </w:p>
          <w:p w14:paraId="6CE954A4" w14:textId="77777777" w:rsidR="00C52BF5" w:rsidRDefault="00C52BF5" w:rsidP="00C52BF5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Lung</w:t>
            </w:r>
          </w:p>
          <w:p w14:paraId="3B5A145C" w14:textId="1A7865DB" w:rsidR="00C52BF5" w:rsidRPr="00C52BF5" w:rsidRDefault="00C52BF5" w:rsidP="00C52BF5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Liver</w:t>
            </w:r>
          </w:p>
        </w:tc>
        <w:tc>
          <w:tcPr>
            <w:tcW w:w="2324" w:type="dxa"/>
          </w:tcPr>
          <w:p w14:paraId="6AAF65BA" w14:textId="77777777" w:rsidR="00445FCC" w:rsidRDefault="00C52BF5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urgeries x 2</w:t>
            </w:r>
          </w:p>
          <w:p w14:paraId="145BFA52" w14:textId="77777777" w:rsidR="00C52BF5" w:rsidRDefault="00C52BF5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Bilateral adrenalectomy</w:t>
            </w:r>
          </w:p>
          <w:p w14:paraId="4AF34ED1" w14:textId="77777777" w:rsidR="00C52BF5" w:rsidRDefault="00C52BF5" w:rsidP="002C052F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Temozolamide</w:t>
            </w:r>
            <w:proofErr w:type="spellEnd"/>
          </w:p>
          <w:p w14:paraId="76578D30" w14:textId="77777777" w:rsidR="00C52BF5" w:rsidRDefault="00C52BF5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pecitabine</w:t>
            </w:r>
          </w:p>
          <w:p w14:paraId="09CBEE75" w14:textId="7FCC265E" w:rsidR="00C52BF5" w:rsidRPr="00FC12D1" w:rsidRDefault="00C52BF5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embrolizumab</w:t>
            </w:r>
          </w:p>
        </w:tc>
        <w:tc>
          <w:tcPr>
            <w:tcW w:w="1591" w:type="dxa"/>
          </w:tcPr>
          <w:p w14:paraId="6F87BA98" w14:textId="3C494421" w:rsidR="00445FCC" w:rsidRPr="00FC12D1" w:rsidRDefault="00C52BF5" w:rsidP="002C052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live at 30 months</w:t>
            </w:r>
          </w:p>
        </w:tc>
      </w:tr>
    </w:tbl>
    <w:p w14:paraId="79B83760" w14:textId="17E84EEA" w:rsidR="00BF34DC" w:rsidRDefault="00BF34DC">
      <w:pPr>
        <w:rPr>
          <w:sz w:val="18"/>
          <w:szCs w:val="18"/>
        </w:rPr>
      </w:pPr>
    </w:p>
    <w:p w14:paraId="46281E01" w14:textId="0C13F2A5" w:rsidR="00C52BF5" w:rsidRDefault="00C52BF5">
      <w:pPr>
        <w:rPr>
          <w:sz w:val="18"/>
          <w:szCs w:val="18"/>
        </w:rPr>
      </w:pPr>
    </w:p>
    <w:p w14:paraId="74505517" w14:textId="48DD598D" w:rsidR="00C52BF5" w:rsidRDefault="00C52BF5">
      <w:pPr>
        <w:rPr>
          <w:sz w:val="18"/>
          <w:szCs w:val="18"/>
        </w:rPr>
      </w:pPr>
    </w:p>
    <w:p w14:paraId="6EC15C59" w14:textId="77777777" w:rsidR="00C52BF5" w:rsidRPr="00BF34DC" w:rsidRDefault="00C52BF5">
      <w:pPr>
        <w:rPr>
          <w:sz w:val="18"/>
          <w:szCs w:val="18"/>
        </w:rPr>
      </w:pPr>
    </w:p>
    <w:p w14:paraId="213AA845" w14:textId="0B00B247" w:rsidR="00BF34DC" w:rsidRDefault="00BF34DC">
      <w:pPr>
        <w:rPr>
          <w:sz w:val="18"/>
          <w:szCs w:val="18"/>
        </w:rPr>
      </w:pPr>
    </w:p>
    <w:p w14:paraId="34C40FA8" w14:textId="2D1CFDFC" w:rsidR="00C52BF5" w:rsidRPr="00C52BF5" w:rsidRDefault="00C52BF5">
      <w:pPr>
        <w:rPr>
          <w:b/>
          <w:bCs/>
        </w:rPr>
      </w:pPr>
      <w:r w:rsidRPr="00C52BF5">
        <w:rPr>
          <w:b/>
          <w:bCs/>
        </w:rPr>
        <w:lastRenderedPageBreak/>
        <w:t xml:space="preserve">References: </w:t>
      </w:r>
    </w:p>
    <w:p w14:paraId="5CA90E57" w14:textId="77777777" w:rsidR="00445FCC" w:rsidRPr="00445FCC" w:rsidRDefault="00BF34DC" w:rsidP="00445FCC">
      <w:pPr>
        <w:pStyle w:val="EndNoteBibliography"/>
        <w:ind w:left="720" w:hanging="720"/>
        <w:rPr>
          <w:noProof/>
        </w:rPr>
      </w:pPr>
      <w:r w:rsidRPr="00BF34DC">
        <w:rPr>
          <w:rFonts w:asciiTheme="minorHAnsi" w:hAnsiTheme="minorHAnsi"/>
          <w:sz w:val="18"/>
          <w:szCs w:val="18"/>
        </w:rPr>
        <w:fldChar w:fldCharType="begin"/>
      </w:r>
      <w:r w:rsidRPr="00BF34DC">
        <w:rPr>
          <w:rFonts w:asciiTheme="minorHAnsi" w:hAnsiTheme="minorHAnsi"/>
          <w:sz w:val="18"/>
          <w:szCs w:val="18"/>
        </w:rPr>
        <w:instrText xml:space="preserve"> ADDIN EN.REFLIST </w:instrText>
      </w:r>
      <w:r w:rsidRPr="00BF34DC">
        <w:rPr>
          <w:rFonts w:asciiTheme="minorHAnsi" w:hAnsiTheme="minorHAnsi"/>
          <w:sz w:val="18"/>
          <w:szCs w:val="18"/>
        </w:rPr>
        <w:fldChar w:fldCharType="separate"/>
      </w:r>
      <w:r w:rsidR="00445FCC" w:rsidRPr="00445FCC">
        <w:rPr>
          <w:noProof/>
        </w:rPr>
        <w:t>1.</w:t>
      </w:r>
      <w:r w:rsidR="00445FCC" w:rsidRPr="00445FCC">
        <w:rPr>
          <w:noProof/>
        </w:rPr>
        <w:tab/>
        <w:t>Forbes W. Carcinoma of the pituitary gland with metastases to the liver in a case of Cushing's syndrome</w:t>
      </w:r>
      <w:r w:rsidR="00445FCC" w:rsidRPr="00445FCC">
        <w:rPr>
          <w:i/>
          <w:noProof/>
        </w:rPr>
        <w:t>.</w:t>
      </w:r>
      <w:r w:rsidR="00445FCC" w:rsidRPr="00445FCC">
        <w:rPr>
          <w:noProof/>
        </w:rPr>
        <w:t xml:space="preserve"> </w:t>
      </w:r>
      <w:r w:rsidR="00445FCC" w:rsidRPr="00445FCC">
        <w:rPr>
          <w:i/>
          <w:noProof/>
        </w:rPr>
        <w:t xml:space="preserve">J Pathol Bacteriol </w:t>
      </w:r>
      <w:r w:rsidR="00445FCC" w:rsidRPr="00445FCC">
        <w:rPr>
          <w:noProof/>
        </w:rPr>
        <w:t>59(1-2), 137-144 (1947).</w:t>
      </w:r>
    </w:p>
    <w:p w14:paraId="11A3E2BE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2.</w:t>
      </w:r>
      <w:r w:rsidRPr="00445FCC">
        <w:rPr>
          <w:noProof/>
        </w:rPr>
        <w:tab/>
        <w:t>Feiring EH, Davidoff LM, Zimmerman HM. Primary carcinoma of the pituitary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J Neuropathol Exp Neurol </w:t>
      </w:r>
      <w:r w:rsidRPr="00445FCC">
        <w:rPr>
          <w:noProof/>
        </w:rPr>
        <w:t>12(3), 205-223 (1953).</w:t>
      </w:r>
    </w:p>
    <w:p w14:paraId="0E0BECAE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3.</w:t>
      </w:r>
      <w:r w:rsidRPr="00445FCC">
        <w:rPr>
          <w:noProof/>
        </w:rPr>
        <w:tab/>
        <w:t>Sheldon WH, Golden A, Bondy PK. Cushing's syndrome produced by a poultry basophil carcinoma with hepatic metastases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Am J Med </w:t>
      </w:r>
      <w:r w:rsidRPr="00445FCC">
        <w:rPr>
          <w:noProof/>
        </w:rPr>
        <w:t>17(1), 134-142 (1954).</w:t>
      </w:r>
    </w:p>
    <w:p w14:paraId="2D4341D8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4.</w:t>
      </w:r>
      <w:r w:rsidRPr="00445FCC">
        <w:rPr>
          <w:noProof/>
        </w:rPr>
        <w:tab/>
        <w:t>Salassa RM, Kearns TP, Kernohan JW, Sprague RG, Maccarty CS. Pituitary tumors in patients with Cushing's syndrome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J Clin Endocrinol Metab </w:t>
      </w:r>
      <w:r w:rsidRPr="00445FCC">
        <w:rPr>
          <w:noProof/>
        </w:rPr>
        <w:t>19 1523-1539 (1959).</w:t>
      </w:r>
    </w:p>
    <w:p w14:paraId="5EF4BCA4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5.</w:t>
      </w:r>
      <w:r w:rsidRPr="00445FCC">
        <w:rPr>
          <w:noProof/>
        </w:rPr>
        <w:tab/>
        <w:t>Moore TJ, Dluhy RG, Williams GH, Cain JP. Nelson's syndrome: frequency, prognosis, and effect of prior pituitary irradiation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Ann Intern Med </w:t>
      </w:r>
      <w:r w:rsidRPr="00445FCC">
        <w:rPr>
          <w:noProof/>
        </w:rPr>
        <w:t>85(6), 731-734 (1976).</w:t>
      </w:r>
    </w:p>
    <w:p w14:paraId="38A8E34A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6.</w:t>
      </w:r>
      <w:r w:rsidRPr="00445FCC">
        <w:rPr>
          <w:noProof/>
        </w:rPr>
        <w:tab/>
        <w:t>Kaiser FE, Orth DN, Mukai K, Oppenheimer JH. A pituitary parasellar tumor with extracranial metastases and high, partially suppressible levels of adrenocorticotropin and related peptides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J Clin Endocrinol Metab </w:t>
      </w:r>
      <w:r w:rsidRPr="00445FCC">
        <w:rPr>
          <w:noProof/>
        </w:rPr>
        <w:t>57(3), 649-653 (1983).</w:t>
      </w:r>
    </w:p>
    <w:p w14:paraId="79D6B88B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7.</w:t>
      </w:r>
      <w:r w:rsidRPr="00445FCC">
        <w:rPr>
          <w:noProof/>
        </w:rPr>
        <w:tab/>
        <w:t>Zafar MS, Mellinger RC, Chason JL. Cushing's disease due to pituitary carcinoma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Henry Ford Hosp Med J </w:t>
      </w:r>
      <w:r w:rsidRPr="00445FCC">
        <w:rPr>
          <w:noProof/>
        </w:rPr>
        <w:t>32(1), 61-66 (1984).</w:t>
      </w:r>
    </w:p>
    <w:p w14:paraId="073A975A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8.</w:t>
      </w:r>
      <w:r w:rsidRPr="00445FCC">
        <w:rPr>
          <w:noProof/>
        </w:rPr>
        <w:tab/>
        <w:t>Gabrilove JL, Anderson PJ, Halmi NS. Pituitary pro-opiomelanocortin-cell carcinoma occurring in conjunction with a glioblastoma in a patient with Cushing's disease and subsequent Nelson's syndrome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Clin Endocrinol (Oxf) </w:t>
      </w:r>
      <w:r w:rsidRPr="00445FCC">
        <w:rPr>
          <w:noProof/>
        </w:rPr>
        <w:t>25(2), 117-126 (1986).</w:t>
      </w:r>
    </w:p>
    <w:p w14:paraId="4401A4A4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9.</w:t>
      </w:r>
      <w:r w:rsidRPr="00445FCC">
        <w:rPr>
          <w:noProof/>
        </w:rPr>
        <w:tab/>
        <w:t>Nawata H, Higuchi K, Ikuyama S</w:t>
      </w:r>
      <w:r w:rsidRPr="00445FCC">
        <w:rPr>
          <w:i/>
          <w:noProof/>
        </w:rPr>
        <w:t xml:space="preserve"> et al</w:t>
      </w:r>
      <w:r w:rsidRPr="00445FCC">
        <w:rPr>
          <w:noProof/>
        </w:rPr>
        <w:t>. Corticotropin-releasing hormone- and adrenocorticotropin-producing pituitary carcinoma with metastases to the liver and lung in a patient with Cushing's disease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J Clin Endocrinol Metab </w:t>
      </w:r>
      <w:r w:rsidRPr="00445FCC">
        <w:rPr>
          <w:noProof/>
        </w:rPr>
        <w:t>71(4), 1068-1073 (1990).</w:t>
      </w:r>
    </w:p>
    <w:p w14:paraId="32AD83B1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10.</w:t>
      </w:r>
      <w:r w:rsidRPr="00445FCC">
        <w:rPr>
          <w:noProof/>
        </w:rPr>
        <w:tab/>
        <w:t>Tonner D, Belding P, Moore SA, Schlechte JA. Intracranial dissemination of an ACTH secreting pituitary neoplasm--a case report and review of the literature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J Endocrinol Invest </w:t>
      </w:r>
      <w:r w:rsidRPr="00445FCC">
        <w:rPr>
          <w:noProof/>
        </w:rPr>
        <w:t>15(5), 387-391 (1992).</w:t>
      </w:r>
    </w:p>
    <w:p w14:paraId="71AFB074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11.</w:t>
      </w:r>
      <w:r w:rsidRPr="00445FCC">
        <w:rPr>
          <w:noProof/>
        </w:rPr>
        <w:tab/>
        <w:t>Frost AR, Tenner S, Tenner M, Rollhauser C, Tabbara SO. ACTH-producing pituitary carcinoma presenting as the cauda equina syndrome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Arch Pathol Lab Med </w:t>
      </w:r>
      <w:r w:rsidRPr="00445FCC">
        <w:rPr>
          <w:noProof/>
        </w:rPr>
        <w:t>119(1), 93-96 (1995).</w:t>
      </w:r>
    </w:p>
    <w:p w14:paraId="3CC9D8B9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12.</w:t>
      </w:r>
      <w:r w:rsidRPr="00445FCC">
        <w:rPr>
          <w:noProof/>
        </w:rPr>
        <w:tab/>
        <w:t>Garrao AF, Sobrinho LG, Pedro O</w:t>
      </w:r>
      <w:r w:rsidRPr="00445FCC">
        <w:rPr>
          <w:i/>
          <w:noProof/>
        </w:rPr>
        <w:t xml:space="preserve"> et al</w:t>
      </w:r>
      <w:r w:rsidRPr="00445FCC">
        <w:rPr>
          <w:noProof/>
        </w:rPr>
        <w:t>. ACTH-producing carcinoma of the pituitary with haematogenic metastases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Eur J Endocrinol </w:t>
      </w:r>
      <w:r w:rsidRPr="00445FCC">
        <w:rPr>
          <w:noProof/>
        </w:rPr>
        <w:t>137(2), 176-180 (1997).</w:t>
      </w:r>
    </w:p>
    <w:p w14:paraId="5A077829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13.</w:t>
      </w:r>
      <w:r w:rsidRPr="00445FCC">
        <w:rPr>
          <w:noProof/>
        </w:rPr>
        <w:tab/>
        <w:t>Lormeau B, Miossec P, Sibony M, Valensi P, Attali JR. Adrenocorticotropin-producing pituitary carcinoma with liver metastasis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J Endocrinol Invest </w:t>
      </w:r>
      <w:r w:rsidRPr="00445FCC">
        <w:rPr>
          <w:noProof/>
        </w:rPr>
        <w:t>20(4), 230-236 (1997).</w:t>
      </w:r>
    </w:p>
    <w:p w14:paraId="008E6113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14.</w:t>
      </w:r>
      <w:r w:rsidRPr="00445FCC">
        <w:rPr>
          <w:noProof/>
        </w:rPr>
        <w:tab/>
        <w:t>Pernicone PJ, Scheithauer BW, Sebo TJ</w:t>
      </w:r>
      <w:r w:rsidRPr="00445FCC">
        <w:rPr>
          <w:i/>
          <w:noProof/>
        </w:rPr>
        <w:t xml:space="preserve"> et al</w:t>
      </w:r>
      <w:r w:rsidRPr="00445FCC">
        <w:rPr>
          <w:noProof/>
        </w:rPr>
        <w:t>. Pituitary carcinoma: a clinicopathologic study of 15 cases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Cancer </w:t>
      </w:r>
      <w:r w:rsidRPr="00445FCC">
        <w:rPr>
          <w:noProof/>
        </w:rPr>
        <w:t>79(4), 804-812 (1997).</w:t>
      </w:r>
    </w:p>
    <w:p w14:paraId="5919DE41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15.</w:t>
      </w:r>
      <w:r w:rsidRPr="00445FCC">
        <w:rPr>
          <w:noProof/>
        </w:rPr>
        <w:tab/>
        <w:t>Nose-Alberti V, Mesquita MI, Martin LC, Kayath MJ. Adrenocorticotropin-Producing Pituitary Carcinoma with Expression of c-erbB-2 and High PCNA Index: A Comparative Study with Pituitary Adenomas and Normal Pituitary Tissues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Endocr Pathol </w:t>
      </w:r>
      <w:r w:rsidRPr="00445FCC">
        <w:rPr>
          <w:noProof/>
        </w:rPr>
        <w:t>9(1), 53-62 (1998).</w:t>
      </w:r>
    </w:p>
    <w:p w14:paraId="167ED3E0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16.</w:t>
      </w:r>
      <w:r w:rsidRPr="00445FCC">
        <w:rPr>
          <w:noProof/>
        </w:rPr>
        <w:tab/>
        <w:t>Kemink SA, Wesseling P, Pieters GF, Verhofstad AA, Hermus AR, Smals AG. Progression of a Nelson's adenoma to pituitary carcinoma; a case report and review of the literature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J Endocrinol Invest </w:t>
      </w:r>
      <w:r w:rsidRPr="00445FCC">
        <w:rPr>
          <w:noProof/>
        </w:rPr>
        <w:t>22(1), 70-75 (1999).</w:t>
      </w:r>
    </w:p>
    <w:p w14:paraId="4144469B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lastRenderedPageBreak/>
        <w:t>17.</w:t>
      </w:r>
      <w:r w:rsidRPr="00445FCC">
        <w:rPr>
          <w:noProof/>
        </w:rPr>
        <w:tab/>
        <w:t>Masuda T, Akasaka Y, Ishikawa Y</w:t>
      </w:r>
      <w:r w:rsidRPr="00445FCC">
        <w:rPr>
          <w:i/>
          <w:noProof/>
        </w:rPr>
        <w:t xml:space="preserve"> et al</w:t>
      </w:r>
      <w:r w:rsidRPr="00445FCC">
        <w:rPr>
          <w:noProof/>
        </w:rPr>
        <w:t>. An ACTH-producing pituitary carcinoma developing Cushing's disease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Pathol Res Pract </w:t>
      </w:r>
      <w:r w:rsidRPr="00445FCC">
        <w:rPr>
          <w:noProof/>
        </w:rPr>
        <w:t>195(3), 183-187 (1999).</w:t>
      </w:r>
    </w:p>
    <w:p w14:paraId="325A9E62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18.</w:t>
      </w:r>
      <w:r w:rsidRPr="00445FCC">
        <w:rPr>
          <w:noProof/>
        </w:rPr>
        <w:tab/>
        <w:t>Zahedi A, Booth GL, Smyth HS</w:t>
      </w:r>
      <w:r w:rsidRPr="00445FCC">
        <w:rPr>
          <w:i/>
          <w:noProof/>
        </w:rPr>
        <w:t xml:space="preserve"> et al</w:t>
      </w:r>
      <w:r w:rsidRPr="00445FCC">
        <w:rPr>
          <w:noProof/>
        </w:rPr>
        <w:t>. Distinct clonal composition of primary and metastatic adrencorticotrophic hormone-producing pituitary carcinoma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Clin Endocrinol (Oxf) </w:t>
      </w:r>
      <w:r w:rsidRPr="00445FCC">
        <w:rPr>
          <w:noProof/>
        </w:rPr>
        <w:t>55(4), 549-556 (2001).</w:t>
      </w:r>
    </w:p>
    <w:p w14:paraId="58216007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19.</w:t>
      </w:r>
      <w:r w:rsidRPr="00445FCC">
        <w:rPr>
          <w:noProof/>
        </w:rPr>
        <w:tab/>
        <w:t>Landman RE, Horwith M, Peterson RE, Khandji AG, Wardlaw SL. Long-term survival with ACTH-secreting carcinoma of the pituitary: a case report and review of the literature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J Clin Endocrinol Metab </w:t>
      </w:r>
      <w:r w:rsidRPr="00445FCC">
        <w:rPr>
          <w:noProof/>
        </w:rPr>
        <w:t>87(7), 3084-3089 (2002).</w:t>
      </w:r>
    </w:p>
    <w:p w14:paraId="17161CF8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20.</w:t>
      </w:r>
      <w:r w:rsidRPr="00445FCC">
        <w:rPr>
          <w:noProof/>
        </w:rPr>
        <w:tab/>
        <w:t>Suzuki K, Morii K, Nakamura J</w:t>
      </w:r>
      <w:r w:rsidRPr="00445FCC">
        <w:rPr>
          <w:i/>
          <w:noProof/>
        </w:rPr>
        <w:t xml:space="preserve"> et al</w:t>
      </w:r>
      <w:r w:rsidRPr="00445FCC">
        <w:rPr>
          <w:noProof/>
        </w:rPr>
        <w:t>. Adrenocorticotropin-producing pituitary carcinoma with metastasis to the liver in a patient with Cushing's disease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Endocr J </w:t>
      </w:r>
      <w:r w:rsidRPr="00445FCC">
        <w:rPr>
          <w:noProof/>
        </w:rPr>
        <w:t>49(2), 153-158 (2002).</w:t>
      </w:r>
    </w:p>
    <w:p w14:paraId="285208F6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21.</w:t>
      </w:r>
      <w:r w:rsidRPr="00445FCC">
        <w:rPr>
          <w:noProof/>
        </w:rPr>
        <w:tab/>
        <w:t>Tysome J, Gnanalingham KK, Chopra I, Mendoza N. Intradural metastatic spinal cord compression from ACTH-secreting pituitary carcinoma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Acta Neurochir (Wien) </w:t>
      </w:r>
      <w:r w:rsidRPr="00445FCC">
        <w:rPr>
          <w:noProof/>
        </w:rPr>
        <w:t>146(11), 1251-1254 (2004).</w:t>
      </w:r>
    </w:p>
    <w:p w14:paraId="0A378D1D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22.</w:t>
      </w:r>
      <w:r w:rsidRPr="00445FCC">
        <w:rPr>
          <w:noProof/>
        </w:rPr>
        <w:tab/>
        <w:t>Sivan M, Nandi D, Cudlip S. Intramedullary spinal metastasis (ISCM) from pituitary carcinoma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J Neurooncol </w:t>
      </w:r>
      <w:r w:rsidRPr="00445FCC">
        <w:rPr>
          <w:noProof/>
        </w:rPr>
        <w:t>80(1), 19-20 (2006).</w:t>
      </w:r>
    </w:p>
    <w:p w14:paraId="657A1D0D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23.</w:t>
      </w:r>
      <w:r w:rsidRPr="00445FCC">
        <w:rPr>
          <w:noProof/>
        </w:rPr>
        <w:tab/>
        <w:t>Pinchot SN, Sippel R, Chen H. ACTH-producing carcinoma of the pituitary with refractory Cushing's Disease and hepatic metastases: a case report and review of the literature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World J Surg Oncol </w:t>
      </w:r>
      <w:r w:rsidRPr="00445FCC">
        <w:rPr>
          <w:noProof/>
        </w:rPr>
        <w:t>7 39 (2009).</w:t>
      </w:r>
    </w:p>
    <w:p w14:paraId="4F3D2EF6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24.</w:t>
      </w:r>
      <w:r w:rsidRPr="00445FCC">
        <w:rPr>
          <w:noProof/>
        </w:rPr>
        <w:tab/>
        <w:t>Bode H, Seiz M, Lammert A</w:t>
      </w:r>
      <w:r w:rsidRPr="00445FCC">
        <w:rPr>
          <w:i/>
          <w:noProof/>
        </w:rPr>
        <w:t xml:space="preserve"> et al</w:t>
      </w:r>
      <w:r w:rsidRPr="00445FCC">
        <w:rPr>
          <w:noProof/>
        </w:rPr>
        <w:t>. SOM230 (pasireotide) and temozolomide achieve sustained control of tumour progression and ACTH secretion in pituitary carcinoma with widespread metastases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Exp Clin Endocrinol Diabetes </w:t>
      </w:r>
      <w:r w:rsidRPr="00445FCC">
        <w:rPr>
          <w:noProof/>
        </w:rPr>
        <w:t>118(10), 760-763 (2010).</w:t>
      </w:r>
    </w:p>
    <w:p w14:paraId="6BF07382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25.</w:t>
      </w:r>
      <w:r w:rsidRPr="00445FCC">
        <w:rPr>
          <w:noProof/>
        </w:rPr>
        <w:tab/>
        <w:t>Curto L, Torre ML, Ferrau F</w:t>
      </w:r>
      <w:r w:rsidRPr="00445FCC">
        <w:rPr>
          <w:i/>
          <w:noProof/>
        </w:rPr>
        <w:t xml:space="preserve"> et al</w:t>
      </w:r>
      <w:r w:rsidRPr="00445FCC">
        <w:rPr>
          <w:noProof/>
        </w:rPr>
        <w:t>. Temozolomide-induced shrinkage of a pituitary carcinoma causing Cushing's disease--report of a case and literature review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ScientificWorldJournal </w:t>
      </w:r>
      <w:r w:rsidRPr="00445FCC">
        <w:rPr>
          <w:noProof/>
        </w:rPr>
        <w:t>10 2132-2138 (2010).</w:t>
      </w:r>
    </w:p>
    <w:p w14:paraId="2AD14118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26.</w:t>
      </w:r>
      <w:r w:rsidRPr="00445FCC">
        <w:rPr>
          <w:noProof/>
        </w:rPr>
        <w:tab/>
        <w:t>Moshkin O, Syro LV, Scheithauer BW</w:t>
      </w:r>
      <w:r w:rsidRPr="00445FCC">
        <w:rPr>
          <w:i/>
          <w:noProof/>
        </w:rPr>
        <w:t xml:space="preserve"> et al</w:t>
      </w:r>
      <w:r w:rsidRPr="00445FCC">
        <w:rPr>
          <w:noProof/>
        </w:rPr>
        <w:t>. Aggressive silent corticotroph adenoma progressing to pituitary carcinoma: the role of temozolomide therapy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Hormones (Athens) </w:t>
      </w:r>
      <w:r w:rsidRPr="00445FCC">
        <w:rPr>
          <w:noProof/>
        </w:rPr>
        <w:t>10(2), 162-167 (2011).</w:t>
      </w:r>
    </w:p>
    <w:p w14:paraId="7BBB0DD5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27.</w:t>
      </w:r>
      <w:r w:rsidRPr="00445FCC">
        <w:rPr>
          <w:noProof/>
        </w:rPr>
        <w:tab/>
        <w:t>Annamalai AK, Dean AF, Kandasamy N</w:t>
      </w:r>
      <w:r w:rsidRPr="00445FCC">
        <w:rPr>
          <w:i/>
          <w:noProof/>
        </w:rPr>
        <w:t xml:space="preserve"> et al</w:t>
      </w:r>
      <w:r w:rsidRPr="00445FCC">
        <w:rPr>
          <w:noProof/>
        </w:rPr>
        <w:t>. Temozolomide responsiveness in aggressive corticotroph tumours: a case report and review of the literature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Pituitary </w:t>
      </w:r>
      <w:r w:rsidRPr="00445FCC">
        <w:rPr>
          <w:noProof/>
        </w:rPr>
        <w:t>15(3), 276-287 (2012).</w:t>
      </w:r>
    </w:p>
    <w:p w14:paraId="4AF36BD6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28.</w:t>
      </w:r>
      <w:r w:rsidRPr="00445FCC">
        <w:rPr>
          <w:noProof/>
        </w:rPr>
        <w:tab/>
        <w:t>Arnold PM, Ratnasingam D, O'neil MF, Johnson PL. Pituitary carcinoma recurrent to the lumbar intradural extramedullary space: case report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J Spinal Cord Med </w:t>
      </w:r>
      <w:r w:rsidRPr="00445FCC">
        <w:rPr>
          <w:noProof/>
        </w:rPr>
        <w:t>35(2), 118-121 (2012).</w:t>
      </w:r>
    </w:p>
    <w:p w14:paraId="501B4207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29.</w:t>
      </w:r>
      <w:r w:rsidRPr="00445FCC">
        <w:rPr>
          <w:noProof/>
        </w:rPr>
        <w:tab/>
        <w:t>Cornell RF, Kelly DF, Bordo G</w:t>
      </w:r>
      <w:r w:rsidRPr="00445FCC">
        <w:rPr>
          <w:i/>
          <w:noProof/>
        </w:rPr>
        <w:t xml:space="preserve"> et al</w:t>
      </w:r>
      <w:r w:rsidRPr="00445FCC">
        <w:rPr>
          <w:noProof/>
        </w:rPr>
        <w:t>. Chemotherapy-induced regression of an adrenocorticotropin-secreting pituitary carcinoma accompanied by secondary adrenal insufficiency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Case Rep Endocrinol </w:t>
      </w:r>
      <w:r w:rsidRPr="00445FCC">
        <w:rPr>
          <w:noProof/>
        </w:rPr>
        <w:t>2013 675298 (2013).</w:t>
      </w:r>
    </w:p>
    <w:p w14:paraId="6794A08F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30.</w:t>
      </w:r>
      <w:r w:rsidRPr="00445FCC">
        <w:rPr>
          <w:noProof/>
        </w:rPr>
        <w:tab/>
        <w:t>Kovacs GL, Goth M, Rotondo F</w:t>
      </w:r>
      <w:r w:rsidRPr="00445FCC">
        <w:rPr>
          <w:i/>
          <w:noProof/>
        </w:rPr>
        <w:t xml:space="preserve"> et al</w:t>
      </w:r>
      <w:r w:rsidRPr="00445FCC">
        <w:rPr>
          <w:noProof/>
        </w:rPr>
        <w:t>. ACTH-secreting Crooke cell carcinoma of the pituitary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Eur J Clin Invest </w:t>
      </w:r>
      <w:r w:rsidRPr="00445FCC">
        <w:rPr>
          <w:noProof/>
        </w:rPr>
        <w:t>43(1), 20-26 (2013).</w:t>
      </w:r>
    </w:p>
    <w:p w14:paraId="007542F3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31.</w:t>
      </w:r>
      <w:r w:rsidRPr="00445FCC">
        <w:rPr>
          <w:noProof/>
        </w:rPr>
        <w:tab/>
        <w:t>Miller BA, Tanaka T, Ioachimescu AG, Vincentelli C, Appin CL, Oyesiku NM. Transformation of a Silent Adrencorticotrophic Pituitary Tumor Into Central Nervous System Melanoma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J Investig Med High Impact Case Rep </w:t>
      </w:r>
      <w:r w:rsidRPr="00445FCC">
        <w:rPr>
          <w:noProof/>
        </w:rPr>
        <w:t>1(2), 2324709613494008 (2013).</w:t>
      </w:r>
    </w:p>
    <w:p w14:paraId="6F9BF57E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32.</w:t>
      </w:r>
      <w:r w:rsidRPr="00445FCC">
        <w:rPr>
          <w:noProof/>
        </w:rPr>
        <w:tab/>
        <w:t>Shastri BR, Nanda A, Fowler M, Levine SN. Adrenocorticotropic hormone-producing pituitary carcinoma with intracranial metastases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World Neurosurg </w:t>
      </w:r>
      <w:r w:rsidRPr="00445FCC">
        <w:rPr>
          <w:noProof/>
        </w:rPr>
        <w:t>79(2), 404 e411-406 (2013).</w:t>
      </w:r>
    </w:p>
    <w:p w14:paraId="0BCE6460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lastRenderedPageBreak/>
        <w:t>33.</w:t>
      </w:r>
      <w:r w:rsidRPr="00445FCC">
        <w:rPr>
          <w:noProof/>
        </w:rPr>
        <w:tab/>
        <w:t>Mendola M, Passeri E, Ambrosi B, Corbetta S. Multiple cerebral hemorrhagic foci from metastases during temozolomide treatment in a patient with corticotroph pituitary carcinoma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J Clin Endocrinol Metab </w:t>
      </w:r>
      <w:r w:rsidRPr="00445FCC">
        <w:rPr>
          <w:noProof/>
        </w:rPr>
        <w:t>99(8), 2623-2624 (2014).</w:t>
      </w:r>
    </w:p>
    <w:p w14:paraId="0DBF1B81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34.</w:t>
      </w:r>
      <w:r w:rsidRPr="00445FCC">
        <w:rPr>
          <w:noProof/>
        </w:rPr>
        <w:tab/>
        <w:t>Takeuchi K, Hagiwara Y, Kanaya K, Wada K, Shiba M, Kato Y. Drop metastasis of adrenocorticotropic hormone-producing pituitary carcinoma to the cauda equina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Asian Spine J </w:t>
      </w:r>
      <w:r w:rsidRPr="00445FCC">
        <w:rPr>
          <w:noProof/>
        </w:rPr>
        <w:t>8(5), 680-683 (2014).</w:t>
      </w:r>
    </w:p>
    <w:p w14:paraId="671B5A0F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35.</w:t>
      </w:r>
      <w:r w:rsidRPr="00445FCC">
        <w:rPr>
          <w:noProof/>
        </w:rPr>
        <w:tab/>
        <w:t>Borba CG, Batista RL, Musolino NR</w:t>
      </w:r>
      <w:r w:rsidRPr="00445FCC">
        <w:rPr>
          <w:i/>
          <w:noProof/>
        </w:rPr>
        <w:t xml:space="preserve"> et al</w:t>
      </w:r>
      <w:r w:rsidRPr="00445FCC">
        <w:rPr>
          <w:noProof/>
        </w:rPr>
        <w:t>. Progression of an Invasive ACTH Pituitary Macroadenoma with Cushing's Disease to Pituitary Carcinoma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Case Rep Oncol Med </w:t>
      </w:r>
      <w:r w:rsidRPr="00445FCC">
        <w:rPr>
          <w:noProof/>
        </w:rPr>
        <w:t>2015 810367 (2015).</w:t>
      </w:r>
    </w:p>
    <w:p w14:paraId="7A9177E7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36.</w:t>
      </w:r>
      <w:r w:rsidRPr="00445FCC">
        <w:rPr>
          <w:noProof/>
        </w:rPr>
        <w:tab/>
        <w:t>Wang YQ, Fan T, Zhao XG, Liang C, Qi XL, Li JY. Pituitary carcinoma with intraspinal metastasis: report of two cases and review of the literature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8 9712-9717 (2015).</w:t>
      </w:r>
    </w:p>
    <w:p w14:paraId="618A9780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37.</w:t>
      </w:r>
      <w:r w:rsidRPr="00445FCC">
        <w:rPr>
          <w:noProof/>
        </w:rPr>
        <w:tab/>
        <w:t>Bengtsson D, Schrøder HD, Andersen M</w:t>
      </w:r>
      <w:r w:rsidRPr="00445FCC">
        <w:rPr>
          <w:i/>
          <w:noProof/>
        </w:rPr>
        <w:t xml:space="preserve"> et al</w:t>
      </w:r>
      <w:r w:rsidRPr="00445FCC">
        <w:rPr>
          <w:noProof/>
        </w:rPr>
        <w:t>. Long-term outcome and MGMT as a predictive marker in 24 patients with atypical pituitary adenomas and pituitary carcinomas given treatment with temozolomide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Journal of Clinical Endocrinology &amp; Metabolism </w:t>
      </w:r>
      <w:r w:rsidRPr="00445FCC">
        <w:rPr>
          <w:noProof/>
        </w:rPr>
        <w:t>100(4), 1689-1698 (2015).</w:t>
      </w:r>
    </w:p>
    <w:p w14:paraId="7FB2D1B7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38.</w:t>
      </w:r>
      <w:r w:rsidRPr="00445FCC">
        <w:rPr>
          <w:noProof/>
        </w:rPr>
        <w:tab/>
        <w:t>Amy SJ-P, Douglas AH, Christina AA, Lawrence SK, Daniel MP, Norman LL. Case report: ACTH-secreting pituitary carcinoma metastatic to the liver in a patient with a history of atypical pituitary adenoma and Cushing’s disease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Diagnostic Pathology </w:t>
      </w:r>
      <w:r w:rsidRPr="00445FCC">
        <w:rPr>
          <w:noProof/>
        </w:rPr>
        <w:t>doi:10.1186/s13000-017-0624-5(1), 1 (2017).</w:t>
      </w:r>
    </w:p>
    <w:p w14:paraId="2FF8DBAB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39.</w:t>
      </w:r>
      <w:r w:rsidRPr="00445FCC">
        <w:rPr>
          <w:noProof/>
        </w:rPr>
        <w:tab/>
        <w:t>Bengtsson D, Joost P, Aravidis C</w:t>
      </w:r>
      <w:r w:rsidRPr="00445FCC">
        <w:rPr>
          <w:i/>
          <w:noProof/>
        </w:rPr>
        <w:t xml:space="preserve"> et al</w:t>
      </w:r>
      <w:r w:rsidRPr="00445FCC">
        <w:rPr>
          <w:noProof/>
        </w:rPr>
        <w:t>. Corticotroph Pituitary Carcinoma in a Patient With Lynch Syndrome (LS) and Pituitary Tumors in a Nationwide LS Cohort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J Clin Endocrinol Metab </w:t>
      </w:r>
      <w:r w:rsidRPr="00445FCC">
        <w:rPr>
          <w:noProof/>
        </w:rPr>
        <w:t>102(11), 3928-3932 (2017).</w:t>
      </w:r>
    </w:p>
    <w:p w14:paraId="6F618921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40.</w:t>
      </w:r>
      <w:r w:rsidRPr="00445FCC">
        <w:rPr>
          <w:noProof/>
        </w:rPr>
        <w:tab/>
        <w:t>Casar-Borota O, Botling J, Granberg D</w:t>
      </w:r>
      <w:r w:rsidRPr="00445FCC">
        <w:rPr>
          <w:i/>
          <w:noProof/>
        </w:rPr>
        <w:t xml:space="preserve"> et al</w:t>
      </w:r>
      <w:r w:rsidRPr="00445FCC">
        <w:rPr>
          <w:noProof/>
        </w:rPr>
        <w:t>. Serotonin, ATRX, and DAXX Expression in Pituitary Adenomas: Markers in the Differential Diagnosis of Neuroendocrine Tumors of the Sellar Region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Am J Surg Pathol </w:t>
      </w:r>
      <w:r w:rsidRPr="00445FCC">
        <w:rPr>
          <w:noProof/>
        </w:rPr>
        <w:t>41(9), 1238-1246 (2017).</w:t>
      </w:r>
    </w:p>
    <w:p w14:paraId="3FF7351D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41.</w:t>
      </w:r>
      <w:r w:rsidRPr="00445FCC">
        <w:rPr>
          <w:noProof/>
        </w:rPr>
        <w:tab/>
        <w:t>Touma W, Hoostal S, Peterson RA, Wiernik A, Santacruz KS, Lou E. Successful treatment of pituitary carcinoma with concurrent radiation, temozolomide, and bevacizumab after resection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J Clin Neurosci </w:t>
      </w:r>
      <w:r w:rsidRPr="00445FCC">
        <w:rPr>
          <w:noProof/>
        </w:rPr>
        <w:t>41 75-77 (2017).</w:t>
      </w:r>
    </w:p>
    <w:p w14:paraId="50C55BBD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42.</w:t>
      </w:r>
      <w:r w:rsidRPr="00445FCC">
        <w:rPr>
          <w:noProof/>
        </w:rPr>
        <w:tab/>
        <w:t>Guo F, Wang G, Wang F, Xu D, Liu X. Identification of Novel Genes Involved in the Pathogenesis of an ACTH-Secreting Pituitary Carcinoma: A Case Report and Literature Review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Front Oncol </w:t>
      </w:r>
      <w:r w:rsidRPr="00445FCC">
        <w:rPr>
          <w:noProof/>
        </w:rPr>
        <w:t>8 510 (2018).</w:t>
      </w:r>
    </w:p>
    <w:p w14:paraId="743FB9D6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43.</w:t>
      </w:r>
      <w:r w:rsidRPr="00445FCC">
        <w:rPr>
          <w:noProof/>
        </w:rPr>
        <w:tab/>
        <w:t>Lin AL, Jonsson P, Tabar V</w:t>
      </w:r>
      <w:r w:rsidRPr="00445FCC">
        <w:rPr>
          <w:i/>
          <w:noProof/>
        </w:rPr>
        <w:t xml:space="preserve"> et al</w:t>
      </w:r>
      <w:r w:rsidRPr="00445FCC">
        <w:rPr>
          <w:noProof/>
        </w:rPr>
        <w:t>. Marked response of a hypermutated adrenocorticotropic hormone-secreting pituitary carcinoma to ipilimumab and nivolumab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J Clin Endocrinol Metab </w:t>
      </w:r>
      <w:r w:rsidRPr="00445FCC">
        <w:rPr>
          <w:noProof/>
        </w:rPr>
        <w:t>doi:10.1210/jc.2018-01347 (2018).</w:t>
      </w:r>
    </w:p>
    <w:p w14:paraId="52A320F5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44.</w:t>
      </w:r>
      <w:r w:rsidRPr="00445FCC">
        <w:rPr>
          <w:noProof/>
        </w:rPr>
        <w:tab/>
        <w:t>Yoo F, Kuan EC, Heaney AP, Bergsneider M, Wang MB. Corticotrophic pituitary carcinoma with cervical metastases: case series and literature review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Pituitary </w:t>
      </w:r>
      <w:r w:rsidRPr="00445FCC">
        <w:rPr>
          <w:noProof/>
        </w:rPr>
        <w:t>21(3), 290-301 (2018).</w:t>
      </w:r>
    </w:p>
    <w:p w14:paraId="073A2C0B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45.</w:t>
      </w:r>
      <w:r w:rsidRPr="00445FCC">
        <w:rPr>
          <w:noProof/>
        </w:rPr>
        <w:tab/>
        <w:t>Alshaikh OM, Asa SL, Mete O, Ezzat S. An Institutional Experience of Tumor Progression to Pituitary Carcinoma in a 15-Year Cohort of 1055 Consecutive Pituitary Neuroendocrine Tumors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Endocr Pathol </w:t>
      </w:r>
      <w:r w:rsidRPr="00445FCC">
        <w:rPr>
          <w:noProof/>
        </w:rPr>
        <w:t>30(2), 118-127 (2019).</w:t>
      </w:r>
    </w:p>
    <w:p w14:paraId="36C9B118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46.</w:t>
      </w:r>
      <w:r w:rsidRPr="00445FCC">
        <w:rPr>
          <w:noProof/>
        </w:rPr>
        <w:tab/>
        <w:t>Flores L, Sleightholm R, Neilsen B</w:t>
      </w:r>
      <w:r w:rsidRPr="00445FCC">
        <w:rPr>
          <w:i/>
          <w:noProof/>
        </w:rPr>
        <w:t xml:space="preserve"> et al</w:t>
      </w:r>
      <w:r w:rsidRPr="00445FCC">
        <w:rPr>
          <w:noProof/>
        </w:rPr>
        <w:t>. Highly Aggressive and Radiation-Resistant, "Atypical" and Silent Pituitary Corticotrophic Carcinoma: A Case Report and Review of the Literature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Case Rep Oncol </w:t>
      </w:r>
      <w:r w:rsidRPr="00445FCC">
        <w:rPr>
          <w:noProof/>
        </w:rPr>
        <w:t>12(1), 139-146 (2019).</w:t>
      </w:r>
    </w:p>
    <w:p w14:paraId="2A1B2A7F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lastRenderedPageBreak/>
        <w:t>47.</w:t>
      </w:r>
      <w:r w:rsidRPr="00445FCC">
        <w:rPr>
          <w:noProof/>
        </w:rPr>
        <w:tab/>
        <w:t>Rotman LE, Vaughan TB, Hackney JR, Riley KO. Long-Term Survival After Transformation of an Adrenocorticotropic Hormone-Secreting Pituitary Macroadenoma to a Silent Corticotroph Pituitary Carcinoma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World Neurosurg </w:t>
      </w:r>
      <w:r w:rsidRPr="00445FCC">
        <w:rPr>
          <w:noProof/>
        </w:rPr>
        <w:t>122 417-423 (2019).</w:t>
      </w:r>
    </w:p>
    <w:p w14:paraId="7016A538" w14:textId="77777777" w:rsidR="00445FCC" w:rsidRPr="00445FCC" w:rsidRDefault="00445FCC" w:rsidP="00445FCC">
      <w:pPr>
        <w:pStyle w:val="EndNoteBibliography"/>
        <w:ind w:left="720" w:hanging="720"/>
        <w:rPr>
          <w:noProof/>
        </w:rPr>
      </w:pPr>
      <w:r w:rsidRPr="00445FCC">
        <w:rPr>
          <w:noProof/>
        </w:rPr>
        <w:t>48.</w:t>
      </w:r>
      <w:r w:rsidRPr="00445FCC">
        <w:rPr>
          <w:noProof/>
        </w:rPr>
        <w:tab/>
        <w:t>Majd N, Waguespack SG, Janku F</w:t>
      </w:r>
      <w:r w:rsidRPr="00445FCC">
        <w:rPr>
          <w:i/>
          <w:noProof/>
        </w:rPr>
        <w:t xml:space="preserve"> et al</w:t>
      </w:r>
      <w:r w:rsidRPr="00445FCC">
        <w:rPr>
          <w:noProof/>
        </w:rPr>
        <w:t>. Efficacy of pembrolizumab in patients with pituitary carcinoma: report of four cases from a phase II study</w:t>
      </w:r>
      <w:r w:rsidRPr="00445FCC">
        <w:rPr>
          <w:i/>
          <w:noProof/>
        </w:rPr>
        <w:t>.</w:t>
      </w:r>
      <w:r w:rsidRPr="00445FCC">
        <w:rPr>
          <w:noProof/>
        </w:rPr>
        <w:t xml:space="preserve"> </w:t>
      </w:r>
      <w:r w:rsidRPr="00445FCC">
        <w:rPr>
          <w:i/>
          <w:noProof/>
        </w:rPr>
        <w:t xml:space="preserve">J Immunother Cancer </w:t>
      </w:r>
      <w:r w:rsidRPr="00445FCC">
        <w:rPr>
          <w:noProof/>
        </w:rPr>
        <w:t>8(2), (2020).</w:t>
      </w:r>
    </w:p>
    <w:p w14:paraId="1D045CC2" w14:textId="246920A8" w:rsidR="00B61A6C" w:rsidRPr="00BF34DC" w:rsidRDefault="00BF34DC">
      <w:pPr>
        <w:rPr>
          <w:sz w:val="18"/>
          <w:szCs w:val="18"/>
        </w:rPr>
      </w:pPr>
      <w:r w:rsidRPr="00BF34DC">
        <w:rPr>
          <w:sz w:val="18"/>
          <w:szCs w:val="18"/>
        </w:rPr>
        <w:fldChar w:fldCharType="end"/>
      </w:r>
    </w:p>
    <w:sectPr w:rsidR="00B61A6C" w:rsidRPr="00BF34DC" w:rsidSect="00BF34DC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2000503000000000000"/>
    <w:charset w:val="00"/>
    <w:family w:val="auto"/>
    <w:pitch w:val="variable"/>
    <w:sig w:usb0="8000008B" w:usb1="000060E8" w:usb2="00000000" w:usb3="00000000" w:csb0="00000001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915C1F"/>
    <w:multiLevelType w:val="hybridMultilevel"/>
    <w:tmpl w:val="01705F1A"/>
    <w:lvl w:ilvl="0" w:tplc="07C219D2">
      <w:start w:val="3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5EB503E"/>
    <w:multiLevelType w:val="hybridMultilevel"/>
    <w:tmpl w:val="92FE9BAE"/>
    <w:lvl w:ilvl="0" w:tplc="6F42AB00">
      <w:start w:val="70"/>
      <w:numFmt w:val="bullet"/>
      <w:lvlText w:val="-"/>
      <w:lvlJc w:val="left"/>
      <w:pPr>
        <w:ind w:left="720" w:hanging="360"/>
      </w:pPr>
      <w:rPr>
        <w:rFonts w:ascii="Calibri" w:eastAsiaTheme="minorEastAsia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uture Scienc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fdadf5awt5a51ee9d9xr5wbrz9ewszr5p0s&quot;&gt;My EndNote Library&lt;record-ids&gt;&lt;item&gt;494&lt;/item&gt;&lt;item&gt;537&lt;/item&gt;&lt;item&gt;541&lt;/item&gt;&lt;item&gt;1134&lt;/item&gt;&lt;item&gt;1169&lt;/item&gt;&lt;item&gt;1172&lt;/item&gt;&lt;item&gt;1174&lt;/item&gt;&lt;item&gt;1175&lt;/item&gt;&lt;item&gt;1176&lt;/item&gt;&lt;item&gt;1177&lt;/item&gt;&lt;item&gt;1178&lt;/item&gt;&lt;item&gt;1179&lt;/item&gt;&lt;item&gt;1192&lt;/item&gt;&lt;item&gt;1194&lt;/item&gt;&lt;item&gt;1195&lt;/item&gt;&lt;item&gt;1200&lt;/item&gt;&lt;item&gt;1201&lt;/item&gt;&lt;item&gt;1202&lt;/item&gt;&lt;item&gt;1203&lt;/item&gt;&lt;item&gt;1208&lt;/item&gt;&lt;item&gt;1209&lt;/item&gt;&lt;item&gt;1222&lt;/item&gt;&lt;item&gt;1223&lt;/item&gt;&lt;item&gt;1224&lt;/item&gt;&lt;item&gt;1228&lt;/item&gt;&lt;item&gt;1229&lt;/item&gt;&lt;item&gt;1230&lt;/item&gt;&lt;item&gt;1236&lt;/item&gt;&lt;item&gt;1238&lt;/item&gt;&lt;item&gt;1239&lt;/item&gt;&lt;item&gt;1241&lt;/item&gt;&lt;item&gt;1242&lt;/item&gt;&lt;item&gt;1249&lt;/item&gt;&lt;item&gt;1250&lt;/item&gt;&lt;item&gt;1251&lt;/item&gt;&lt;item&gt;1252&lt;/item&gt;&lt;item&gt;1253&lt;/item&gt;&lt;item&gt;1254&lt;/item&gt;&lt;item&gt;1275&lt;/item&gt;&lt;item&gt;1279&lt;/item&gt;&lt;item&gt;1285&lt;/item&gt;&lt;item&gt;1343&lt;/item&gt;&lt;item&gt;1350&lt;/item&gt;&lt;item&gt;1610&lt;/item&gt;&lt;item&gt;1617&lt;/item&gt;&lt;item&gt;1636&lt;/item&gt;&lt;item&gt;1638&lt;/item&gt;&lt;item&gt;2286&lt;/item&gt;&lt;/record-ids&gt;&lt;/item&gt;&lt;/Libraries&gt;"/>
  </w:docVars>
  <w:rsids>
    <w:rsidRoot w:val="00BF34DC"/>
    <w:rsid w:val="00084EF1"/>
    <w:rsid w:val="000D025A"/>
    <w:rsid w:val="000D6DD2"/>
    <w:rsid w:val="001661EB"/>
    <w:rsid w:val="002C052F"/>
    <w:rsid w:val="00445FCC"/>
    <w:rsid w:val="00551C9C"/>
    <w:rsid w:val="007A059D"/>
    <w:rsid w:val="007A08D2"/>
    <w:rsid w:val="009F0051"/>
    <w:rsid w:val="00A71EA0"/>
    <w:rsid w:val="00B6177E"/>
    <w:rsid w:val="00B71600"/>
    <w:rsid w:val="00BF34DC"/>
    <w:rsid w:val="00C11F41"/>
    <w:rsid w:val="00C52BF5"/>
    <w:rsid w:val="00D803E7"/>
    <w:rsid w:val="00E039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3CB6E98"/>
  <w15:chartTrackingRefBased/>
  <w15:docId w15:val="{C83A5DD4-51B2-0540-BBA3-6EC6D30C6F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BF34D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BF34DC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F34DC"/>
    <w:rPr>
      <w:rFonts w:ascii="Calibri" w:eastAsiaTheme="minorEastAsia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F34DC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F34DC"/>
    <w:rPr>
      <w:rFonts w:ascii="Calibri" w:eastAsiaTheme="minorEastAsia" w:hAnsi="Calibri" w:cs="Calibri"/>
      <w:lang w:val="en-US"/>
    </w:rPr>
  </w:style>
  <w:style w:type="paragraph" w:styleId="ListParagraph">
    <w:name w:val="List Paragraph"/>
    <w:basedOn w:val="Normal"/>
    <w:uiPriority w:val="34"/>
    <w:qFormat/>
    <w:rsid w:val="00E03924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0</Pages>
  <Words>11628</Words>
  <Characters>66285</Characters>
  <Application>Microsoft Office Word</Application>
  <DocSecurity>0</DocSecurity>
  <Lines>552</Lines>
  <Paragraphs>1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77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geline shen</dc:creator>
  <cp:keywords/>
  <dc:description/>
  <cp:lastModifiedBy>Johanna Todd</cp:lastModifiedBy>
  <cp:revision>3</cp:revision>
  <dcterms:created xsi:type="dcterms:W3CDTF">2021-07-14T15:11:00Z</dcterms:created>
  <dcterms:modified xsi:type="dcterms:W3CDTF">2021-07-14T15:12:00Z</dcterms:modified>
</cp:coreProperties>
</file>